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9BD7FE" w14:textId="77777777" w:rsidR="00D0482C"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t xml:space="preserve">TITLE: </w:t>
      </w:r>
    </w:p>
    <w:p w14:paraId="00000002" w14:textId="68F7699F" w:rsidR="00DB4703" w:rsidRPr="00D0482C" w:rsidRDefault="00AF0CA3" w:rsidP="00577E69">
      <w:pPr>
        <w:spacing w:line="240" w:lineRule="auto"/>
        <w:jc w:val="both"/>
        <w:rPr>
          <w:rFonts w:ascii="Calibri" w:eastAsia="Calibri" w:hAnsi="Calibri" w:cs="Calibri"/>
          <w:bCs/>
          <w:color w:val="222222"/>
          <w:sz w:val="24"/>
          <w:szCs w:val="24"/>
          <w:highlight w:val="white"/>
        </w:rPr>
      </w:pPr>
      <w:r w:rsidRPr="00D0482C">
        <w:rPr>
          <w:rFonts w:ascii="Calibri" w:eastAsia="Calibri" w:hAnsi="Calibri" w:cs="Calibri"/>
          <w:bCs/>
          <w:color w:val="222222"/>
          <w:sz w:val="24"/>
          <w:szCs w:val="24"/>
          <w:highlight w:val="white"/>
        </w:rPr>
        <w:t>Culturing</w:t>
      </w:r>
      <w:r w:rsidRPr="00D0482C">
        <w:rPr>
          <w:rFonts w:ascii="Calibri" w:eastAsia="Calibri" w:hAnsi="Calibri" w:cs="Calibri"/>
          <w:bCs/>
          <w:color w:val="222222"/>
          <w:sz w:val="24"/>
          <w:szCs w:val="24"/>
        </w:rPr>
        <w:t xml:space="preserve"> rat sympathetic </w:t>
      </w:r>
      <w:r w:rsidRPr="00D0482C">
        <w:rPr>
          <w:rFonts w:ascii="Calibri" w:eastAsia="Calibri" w:hAnsi="Calibri" w:cs="Calibri"/>
          <w:bCs/>
          <w:color w:val="222222"/>
          <w:sz w:val="24"/>
          <w:szCs w:val="24"/>
          <w:highlight w:val="white"/>
        </w:rPr>
        <w:t>neurons from embryonic superior cervical ganglia for morphological and proteomic analysis</w:t>
      </w:r>
    </w:p>
    <w:p w14:paraId="00000004" w14:textId="77777777" w:rsidR="00DB4703" w:rsidRPr="00D0482C" w:rsidRDefault="00DB4703" w:rsidP="00577E69">
      <w:pPr>
        <w:spacing w:line="240" w:lineRule="auto"/>
        <w:jc w:val="both"/>
        <w:rPr>
          <w:rFonts w:ascii="Calibri" w:eastAsia="Calibri" w:hAnsi="Calibri" w:cs="Calibri"/>
          <w:b/>
          <w:color w:val="222222"/>
          <w:sz w:val="24"/>
          <w:szCs w:val="24"/>
          <w:highlight w:val="white"/>
        </w:rPr>
      </w:pPr>
    </w:p>
    <w:p w14:paraId="00000005" w14:textId="77777777" w:rsidR="00DB4703" w:rsidRPr="00D0482C" w:rsidRDefault="00AF0CA3" w:rsidP="00577E69">
      <w:pPr>
        <w:spacing w:line="240" w:lineRule="auto"/>
        <w:jc w:val="both"/>
        <w:rPr>
          <w:rFonts w:ascii="Calibri" w:eastAsia="Calibri" w:hAnsi="Calibri" w:cs="Calibri"/>
          <w:b/>
          <w:color w:val="7F7F7F"/>
          <w:sz w:val="24"/>
          <w:szCs w:val="24"/>
          <w:highlight w:val="white"/>
        </w:rPr>
      </w:pPr>
      <w:r w:rsidRPr="00D0482C">
        <w:rPr>
          <w:rFonts w:ascii="Calibri" w:eastAsia="Calibri" w:hAnsi="Calibri" w:cs="Calibri"/>
          <w:b/>
          <w:color w:val="222222"/>
          <w:sz w:val="24"/>
          <w:szCs w:val="24"/>
          <w:highlight w:val="white"/>
        </w:rPr>
        <w:t xml:space="preserve">AUTHORS &amp; AFFILIATIONS: </w:t>
      </w:r>
    </w:p>
    <w:p w14:paraId="00000006" w14:textId="1EE57214" w:rsidR="00DB4703" w:rsidRPr="00D0482C" w:rsidRDefault="00AF0CA3" w:rsidP="00577E69">
      <w:pPr>
        <w:spacing w:line="240" w:lineRule="auto"/>
        <w:jc w:val="both"/>
        <w:rPr>
          <w:rFonts w:ascii="Calibri" w:eastAsia="Calibri" w:hAnsi="Calibri" w:cs="Calibri"/>
          <w:bCs/>
          <w:color w:val="222222"/>
          <w:sz w:val="24"/>
          <w:szCs w:val="24"/>
          <w:highlight w:val="white"/>
          <w:vertAlign w:val="superscript"/>
        </w:rPr>
      </w:pPr>
      <w:r w:rsidRPr="00D0482C">
        <w:rPr>
          <w:rFonts w:ascii="Calibri" w:eastAsia="Calibri" w:hAnsi="Calibri" w:cs="Calibri"/>
          <w:bCs/>
          <w:color w:val="222222"/>
          <w:sz w:val="24"/>
          <w:szCs w:val="24"/>
          <w:highlight w:val="white"/>
        </w:rPr>
        <w:t>Megan Holt, Brandon Adams, Vidya Chandrasekaran</w:t>
      </w:r>
    </w:p>
    <w:p w14:paraId="4FBBB896" w14:textId="77777777" w:rsidR="00D0482C" w:rsidRPr="00D0482C" w:rsidRDefault="00D0482C" w:rsidP="00577E69">
      <w:pPr>
        <w:shd w:val="clear" w:color="auto" w:fill="FFFFFF"/>
        <w:spacing w:line="240" w:lineRule="auto"/>
        <w:jc w:val="both"/>
        <w:rPr>
          <w:rFonts w:ascii="Calibri" w:eastAsia="Calibri" w:hAnsi="Calibri" w:cs="Calibri"/>
          <w:bCs/>
          <w:iCs/>
          <w:color w:val="222222"/>
          <w:sz w:val="24"/>
          <w:szCs w:val="24"/>
          <w:highlight w:val="white"/>
          <w:vertAlign w:val="superscript"/>
        </w:rPr>
      </w:pPr>
    </w:p>
    <w:p w14:paraId="00000007" w14:textId="0B29AF77" w:rsidR="00DB4703" w:rsidRPr="00D0482C" w:rsidRDefault="00AF0CA3" w:rsidP="00577E69">
      <w:pPr>
        <w:shd w:val="clear" w:color="auto" w:fill="FFFFFF"/>
        <w:spacing w:line="240" w:lineRule="auto"/>
        <w:jc w:val="both"/>
        <w:rPr>
          <w:rFonts w:ascii="Calibri" w:eastAsia="Calibri" w:hAnsi="Calibri" w:cs="Calibri"/>
          <w:bCs/>
          <w:iCs/>
          <w:color w:val="222222"/>
          <w:sz w:val="24"/>
          <w:szCs w:val="24"/>
          <w:highlight w:val="white"/>
        </w:rPr>
      </w:pPr>
      <w:r w:rsidRPr="00D0482C">
        <w:rPr>
          <w:rFonts w:ascii="Calibri" w:eastAsia="Calibri" w:hAnsi="Calibri" w:cs="Calibri"/>
          <w:bCs/>
          <w:iCs/>
          <w:color w:val="222222"/>
          <w:sz w:val="24"/>
          <w:szCs w:val="24"/>
          <w:highlight w:val="white"/>
        </w:rPr>
        <w:t>Department of Biology, Saint Mary's College of California, Moraga, CA</w:t>
      </w:r>
    </w:p>
    <w:p w14:paraId="00000008" w14:textId="037067C3" w:rsidR="00DB4703" w:rsidRPr="00D0482C" w:rsidRDefault="00DB4703" w:rsidP="00577E69">
      <w:pPr>
        <w:shd w:val="clear" w:color="auto" w:fill="FFFFFF"/>
        <w:spacing w:line="240" w:lineRule="auto"/>
        <w:jc w:val="both"/>
        <w:rPr>
          <w:rFonts w:ascii="Calibri" w:eastAsia="Calibri" w:hAnsi="Calibri" w:cs="Calibri"/>
          <w:bCs/>
          <w:color w:val="222222"/>
          <w:sz w:val="24"/>
          <w:szCs w:val="24"/>
          <w:highlight w:val="white"/>
        </w:rPr>
      </w:pPr>
    </w:p>
    <w:p w14:paraId="0A49609C" w14:textId="3C4FCF55" w:rsidR="00D0482C" w:rsidRPr="00D0482C" w:rsidRDefault="00F80027" w:rsidP="00577E69">
      <w:pPr>
        <w:shd w:val="clear" w:color="auto" w:fill="FFFFFF"/>
        <w:spacing w:line="240" w:lineRule="auto"/>
        <w:jc w:val="both"/>
        <w:rPr>
          <w:rFonts w:ascii="Calibri" w:eastAsia="Calibri" w:hAnsi="Calibri" w:cs="Calibri"/>
          <w:bCs/>
          <w:color w:val="222222"/>
          <w:sz w:val="24"/>
          <w:szCs w:val="24"/>
        </w:rPr>
      </w:pPr>
      <w:hyperlink r:id="rId8" w:history="1">
        <w:r w:rsidR="00D0482C" w:rsidRPr="00D0482C">
          <w:rPr>
            <w:rStyle w:val="Hyperlink"/>
            <w:rFonts w:ascii="Calibri" w:eastAsia="Calibri" w:hAnsi="Calibri" w:cs="Calibri"/>
            <w:bCs/>
            <w:sz w:val="24"/>
            <w:szCs w:val="24"/>
          </w:rPr>
          <w:t>mh27@stmarys-ca.edu</w:t>
        </w:r>
      </w:hyperlink>
    </w:p>
    <w:p w14:paraId="3DB70C78" w14:textId="27D8B9C9" w:rsidR="00D0482C" w:rsidRPr="00D0482C" w:rsidRDefault="00F80027" w:rsidP="00577E69">
      <w:pPr>
        <w:shd w:val="clear" w:color="auto" w:fill="FFFFFF"/>
        <w:spacing w:line="240" w:lineRule="auto"/>
        <w:jc w:val="both"/>
        <w:rPr>
          <w:rFonts w:ascii="Calibri" w:eastAsia="Calibri" w:hAnsi="Calibri" w:cs="Calibri"/>
          <w:bCs/>
          <w:color w:val="222222"/>
          <w:sz w:val="24"/>
          <w:szCs w:val="24"/>
        </w:rPr>
      </w:pPr>
      <w:hyperlink r:id="rId9" w:history="1">
        <w:r w:rsidR="00D0482C" w:rsidRPr="00D0482C">
          <w:rPr>
            <w:rStyle w:val="Hyperlink"/>
            <w:rFonts w:ascii="Calibri" w:eastAsia="Calibri" w:hAnsi="Calibri" w:cs="Calibri"/>
            <w:bCs/>
            <w:sz w:val="24"/>
            <w:szCs w:val="24"/>
          </w:rPr>
          <w:t>brandondadams10@gmail.com</w:t>
        </w:r>
      </w:hyperlink>
    </w:p>
    <w:p w14:paraId="0243C065" w14:textId="77777777" w:rsidR="00D0482C" w:rsidRPr="00D0482C" w:rsidRDefault="00D0482C" w:rsidP="00577E69">
      <w:pPr>
        <w:shd w:val="clear" w:color="auto" w:fill="FFFFFF"/>
        <w:spacing w:line="240" w:lineRule="auto"/>
        <w:jc w:val="both"/>
        <w:rPr>
          <w:rFonts w:ascii="Calibri" w:eastAsia="Calibri" w:hAnsi="Calibri" w:cs="Calibri"/>
          <w:bCs/>
          <w:color w:val="222222"/>
          <w:sz w:val="24"/>
          <w:szCs w:val="24"/>
          <w:highlight w:val="white"/>
        </w:rPr>
      </w:pPr>
    </w:p>
    <w:p w14:paraId="03BCADCB" w14:textId="430E1F0A" w:rsidR="00D0482C" w:rsidRPr="00D0482C" w:rsidRDefault="00AF0CA3" w:rsidP="00577E69">
      <w:pPr>
        <w:shd w:val="clear" w:color="auto" w:fill="FFFFFF"/>
        <w:spacing w:line="240" w:lineRule="auto"/>
        <w:jc w:val="both"/>
        <w:rPr>
          <w:rFonts w:ascii="Calibri" w:eastAsia="Calibri" w:hAnsi="Calibri" w:cs="Calibri"/>
          <w:bCs/>
          <w:color w:val="222222"/>
          <w:sz w:val="24"/>
          <w:szCs w:val="24"/>
          <w:highlight w:val="white"/>
        </w:rPr>
      </w:pPr>
      <w:r w:rsidRPr="00D0482C">
        <w:rPr>
          <w:rFonts w:ascii="Calibri" w:eastAsia="Calibri" w:hAnsi="Calibri" w:cs="Calibri"/>
          <w:bCs/>
          <w:color w:val="222222"/>
          <w:sz w:val="24"/>
          <w:szCs w:val="24"/>
          <w:highlight w:val="white"/>
        </w:rPr>
        <w:t xml:space="preserve">Corresponding author: </w:t>
      </w:r>
    </w:p>
    <w:p w14:paraId="00000009" w14:textId="3CE6F7C9" w:rsidR="00DB4703" w:rsidRPr="00D0482C" w:rsidRDefault="00AF0CA3" w:rsidP="00577E69">
      <w:pPr>
        <w:shd w:val="clear" w:color="auto" w:fill="FFFFFF"/>
        <w:spacing w:line="240" w:lineRule="auto"/>
        <w:jc w:val="both"/>
        <w:rPr>
          <w:rFonts w:ascii="Calibri" w:eastAsia="Calibri" w:hAnsi="Calibri" w:cs="Calibri"/>
          <w:bCs/>
          <w:color w:val="222222"/>
          <w:sz w:val="24"/>
          <w:szCs w:val="24"/>
          <w:highlight w:val="white"/>
        </w:rPr>
      </w:pPr>
      <w:r w:rsidRPr="00D0482C">
        <w:rPr>
          <w:rFonts w:ascii="Calibri" w:eastAsia="Calibri" w:hAnsi="Calibri" w:cs="Calibri"/>
          <w:bCs/>
          <w:color w:val="222222"/>
          <w:sz w:val="24"/>
          <w:szCs w:val="24"/>
          <w:highlight w:val="white"/>
        </w:rPr>
        <w:t>Vidya Chandrasekaran</w:t>
      </w:r>
    </w:p>
    <w:p w14:paraId="0000000A" w14:textId="3E96A202" w:rsidR="00DB4703" w:rsidRPr="00D0482C" w:rsidRDefault="00F80027" w:rsidP="00577E69">
      <w:pPr>
        <w:shd w:val="clear" w:color="auto" w:fill="FFFFFF"/>
        <w:spacing w:line="240" w:lineRule="auto"/>
        <w:jc w:val="both"/>
        <w:rPr>
          <w:rFonts w:ascii="Calibri" w:eastAsia="Calibri" w:hAnsi="Calibri" w:cs="Calibri"/>
          <w:bCs/>
          <w:color w:val="222222"/>
          <w:sz w:val="24"/>
          <w:szCs w:val="24"/>
          <w:highlight w:val="white"/>
        </w:rPr>
      </w:pPr>
      <w:hyperlink r:id="rId10">
        <w:r w:rsidR="00AF0CA3" w:rsidRPr="00D0482C">
          <w:rPr>
            <w:rFonts w:ascii="Calibri" w:eastAsia="Calibri" w:hAnsi="Calibri" w:cs="Calibri"/>
            <w:bCs/>
            <w:color w:val="0000FF"/>
            <w:sz w:val="24"/>
            <w:szCs w:val="24"/>
            <w:highlight w:val="white"/>
            <w:u w:val="single"/>
          </w:rPr>
          <w:t>vc5@stmarys-ca.edu</w:t>
        </w:r>
      </w:hyperlink>
    </w:p>
    <w:p w14:paraId="0000000D" w14:textId="6D4B6763" w:rsidR="00DB4703" w:rsidRPr="00D0482C" w:rsidRDefault="00DB4703" w:rsidP="00577E69">
      <w:pPr>
        <w:spacing w:line="240" w:lineRule="auto"/>
        <w:jc w:val="both"/>
        <w:rPr>
          <w:rFonts w:ascii="Calibri" w:eastAsia="Calibri" w:hAnsi="Calibri" w:cs="Calibri"/>
          <w:b/>
          <w:color w:val="808080"/>
          <w:sz w:val="24"/>
          <w:szCs w:val="24"/>
          <w:highlight w:val="white"/>
        </w:rPr>
      </w:pPr>
    </w:p>
    <w:p w14:paraId="0000000E" w14:textId="763F3B29"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KEYWORDS:</w:t>
      </w:r>
    </w:p>
    <w:p w14:paraId="0000000F"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Superior Cervical Ganglia, Immunostaining, Proteomics, sympathetic, SCG, neurons, embryonic</w:t>
      </w:r>
    </w:p>
    <w:p w14:paraId="00000010" w14:textId="77777777" w:rsidR="00DB4703"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t xml:space="preserve"> </w:t>
      </w:r>
    </w:p>
    <w:p w14:paraId="00000012" w14:textId="78DE921D" w:rsidR="00DB4703" w:rsidRPr="00D0482C" w:rsidRDefault="00D0482C"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SUMMARY</w:t>
      </w:r>
      <w:r w:rsidR="00AF0CA3" w:rsidRPr="00D0482C">
        <w:rPr>
          <w:rFonts w:ascii="Calibri" w:eastAsia="Calibri" w:hAnsi="Calibri" w:cs="Calibri"/>
          <w:b/>
          <w:color w:val="222222"/>
          <w:sz w:val="24"/>
          <w:szCs w:val="24"/>
          <w:highlight w:val="white"/>
        </w:rPr>
        <w:t xml:space="preserve">: </w:t>
      </w:r>
    </w:p>
    <w:p w14:paraId="00000013"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This paper describes the isolation and culturing of embryonic rat sympathetic neurons from the superior cervical ganglia. It also provides detailed protocols for immunocytochemical staining and for preparing neuronal extracts for mass spectrometric analysis. </w:t>
      </w:r>
    </w:p>
    <w:p w14:paraId="00000014"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15" w14:textId="0FCB06FA"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 xml:space="preserve">ABSTRACT: </w:t>
      </w:r>
    </w:p>
    <w:p w14:paraId="00000016" w14:textId="4B132753"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color w:val="222222"/>
          <w:sz w:val="24"/>
          <w:szCs w:val="24"/>
          <w:highlight w:val="white"/>
        </w:rPr>
        <w:t xml:space="preserve">Sympathetic neurons from the embryonic rat superior cervical ganglia (SCG) have been used as an </w:t>
      </w:r>
      <w:r w:rsidR="00D0482C" w:rsidRPr="00D0482C">
        <w:rPr>
          <w:rFonts w:ascii="Calibri" w:eastAsia="Calibri" w:hAnsi="Calibri" w:cs="Calibri"/>
          <w:color w:val="222222"/>
          <w:sz w:val="24"/>
          <w:szCs w:val="24"/>
          <w:highlight w:val="white"/>
        </w:rPr>
        <w:t>in vitro</w:t>
      </w:r>
      <w:r w:rsidRPr="00D0482C">
        <w:rPr>
          <w:rFonts w:ascii="Calibri" w:eastAsia="Calibri" w:hAnsi="Calibri" w:cs="Calibri"/>
          <w:color w:val="222222"/>
          <w:sz w:val="24"/>
          <w:szCs w:val="24"/>
          <w:highlight w:val="white"/>
        </w:rPr>
        <w:t xml:space="preserve"> model system for peripheral neurons to study axonal growth, axonal trafficking, synaptogenesis, dendritic growth, dendritic </w:t>
      </w:r>
      <w:proofErr w:type="gramStart"/>
      <w:r w:rsidRPr="00D0482C">
        <w:rPr>
          <w:rFonts w:ascii="Calibri" w:eastAsia="Calibri" w:hAnsi="Calibri" w:cs="Calibri"/>
          <w:color w:val="222222"/>
          <w:sz w:val="24"/>
          <w:szCs w:val="24"/>
          <w:highlight w:val="white"/>
        </w:rPr>
        <w:t>plasticity</w:t>
      </w:r>
      <w:proofErr w:type="gramEnd"/>
      <w:r w:rsidRPr="00D0482C">
        <w:rPr>
          <w:rFonts w:ascii="Calibri" w:eastAsia="Calibri" w:hAnsi="Calibri" w:cs="Calibri"/>
          <w:color w:val="222222"/>
          <w:sz w:val="24"/>
          <w:szCs w:val="24"/>
          <w:highlight w:val="white"/>
        </w:rPr>
        <w:t xml:space="preserve"> and nerve-target interactions in co-culture systems. This protocol describes the isolation and dissociation of neurons from the superior cervical ganglia of E21 rat embryos, followed by the preparation and maintenance of pure neuronal cultures in serum-free medium. Since neurons do not adhere to uncoated plastic, neurons will be cultured on either 12 mm glass coverslips or 6-well plates coated with poly-D-lysine. Following treatment with an antimitotic agent (Ara-C, cytosine β-D-arabinofuranoside), this protocol generates healthy neuronal cultures with less than 5% non-neuronal cells</w:t>
      </w:r>
      <w:r w:rsidR="00D0482C" w:rsidRPr="00D0482C">
        <w:rPr>
          <w:rFonts w:ascii="Calibri" w:eastAsia="Calibri" w:hAnsi="Calibri" w:cs="Calibri"/>
          <w:color w:val="222222"/>
          <w:sz w:val="24"/>
          <w:szCs w:val="24"/>
          <w:highlight w:val="white"/>
        </w:rPr>
        <w:t>,</w:t>
      </w:r>
      <w:r w:rsidRPr="00D0482C">
        <w:rPr>
          <w:rFonts w:ascii="Calibri" w:eastAsia="Calibri" w:hAnsi="Calibri" w:cs="Calibri"/>
          <w:color w:val="222222"/>
          <w:sz w:val="24"/>
          <w:szCs w:val="24"/>
          <w:highlight w:val="white"/>
        </w:rPr>
        <w:t xml:space="preserve"> which can be maintained for over a month </w:t>
      </w:r>
      <w:r w:rsidR="00D0482C" w:rsidRPr="00D0482C">
        <w:rPr>
          <w:rFonts w:ascii="Calibri" w:eastAsia="Calibri" w:hAnsi="Calibri" w:cs="Calibri"/>
          <w:color w:val="222222"/>
          <w:sz w:val="24"/>
          <w:szCs w:val="24"/>
          <w:highlight w:val="white"/>
        </w:rPr>
        <w:t>in vitro</w:t>
      </w:r>
      <w:r w:rsidRPr="00D0482C">
        <w:rPr>
          <w:rFonts w:ascii="Calibri" w:eastAsia="Calibri" w:hAnsi="Calibri" w:cs="Calibri"/>
          <w:color w:val="222222"/>
          <w:sz w:val="24"/>
          <w:szCs w:val="24"/>
          <w:highlight w:val="white"/>
        </w:rPr>
        <w:t xml:space="preserve">. Although embryonic rat SCG neurons are multipolar with 5-8 dendrites </w:t>
      </w:r>
      <w:r w:rsidR="00D0482C" w:rsidRPr="00D0482C">
        <w:rPr>
          <w:rFonts w:ascii="Calibri" w:eastAsia="Calibri" w:hAnsi="Calibri" w:cs="Calibri"/>
          <w:color w:val="222222"/>
          <w:sz w:val="24"/>
          <w:szCs w:val="24"/>
          <w:highlight w:val="white"/>
        </w:rPr>
        <w:t>in vivo</w:t>
      </w:r>
      <w:r w:rsidRPr="00D0482C">
        <w:rPr>
          <w:rFonts w:ascii="Calibri" w:eastAsia="Calibri" w:hAnsi="Calibri" w:cs="Calibri"/>
          <w:color w:val="222222"/>
          <w:sz w:val="24"/>
          <w:szCs w:val="24"/>
          <w:highlight w:val="white"/>
        </w:rPr>
        <w:t xml:space="preserve">; under serum-free conditions, these neurons extend only a single axon in culture and continue to be unipolar for the duration of the culture. However, these neurons can be induced to extend dendrites in the presence of </w:t>
      </w:r>
      <w:r w:rsidR="00362412" w:rsidRPr="00D0482C">
        <w:rPr>
          <w:rFonts w:ascii="Calibri" w:eastAsia="Calibri" w:hAnsi="Calibri" w:cs="Calibri"/>
          <w:color w:val="222222"/>
          <w:sz w:val="24"/>
          <w:szCs w:val="24"/>
        </w:rPr>
        <w:t>basement membrane extract</w:t>
      </w:r>
      <w:r w:rsidRPr="00D0482C">
        <w:rPr>
          <w:rFonts w:ascii="Calibri" w:eastAsia="Calibri" w:hAnsi="Calibri" w:cs="Calibri"/>
          <w:color w:val="222222"/>
          <w:sz w:val="24"/>
          <w:szCs w:val="24"/>
          <w:highlight w:val="white"/>
        </w:rPr>
        <w:t>, bone morphogenetic proteins (BMPs), or 10% fetal calf serum. These homogenous neuronal cultures can be used for immunocytochemical staining and for biochemical studies. This paper also describes optimized protocol for immunocytochemical staining for microtubule associated protein-2 (MAP-2) in these neurons and for the preparation of neuronal extracts for mass spectrometry.</w:t>
      </w:r>
    </w:p>
    <w:p w14:paraId="034E2C78" w14:textId="77777777" w:rsidR="00D0482C"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t xml:space="preserve"> </w:t>
      </w:r>
    </w:p>
    <w:p w14:paraId="416C20AD" w14:textId="1B180395" w:rsidR="00D0482C"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lastRenderedPageBreak/>
        <w:t xml:space="preserve">INTRODUCTION: </w:t>
      </w:r>
    </w:p>
    <w:p w14:paraId="0000001C" w14:textId="17F93E01" w:rsidR="00DB4703" w:rsidRPr="00D0482C" w:rsidRDefault="00AF0CA3" w:rsidP="00577E69">
      <w:pPr>
        <w:spacing w:line="240" w:lineRule="auto"/>
        <w:jc w:val="both"/>
        <w:rPr>
          <w:rFonts w:ascii="Calibri" w:eastAsia="Georgia" w:hAnsi="Calibri" w:cs="Calibri"/>
          <w:color w:val="2E2E2E"/>
          <w:sz w:val="27"/>
          <w:szCs w:val="27"/>
          <w:highlight w:val="white"/>
        </w:rPr>
      </w:pPr>
      <w:r w:rsidRPr="00D0482C">
        <w:rPr>
          <w:rFonts w:ascii="Calibri" w:eastAsia="Calibri" w:hAnsi="Calibri" w:cs="Calibri"/>
          <w:color w:val="222222"/>
          <w:sz w:val="24"/>
          <w:szCs w:val="24"/>
          <w:highlight w:val="white"/>
        </w:rPr>
        <w:t>Sympathetic neurons derived from embryonic superior cervical ganglia (SCG) have been widely used as a primary neuronal culture system for studying many aspects of neuronal development including growth factor dependence, neuron-target interactions, neurotransmitter signaling, axonal growth, dendrite development and plasticity, synaptogenesis and signaling mechanisms underlying nerve-target/neuron-glia interactions</w:t>
      </w:r>
      <w:r w:rsidR="00C728EE" w:rsidRPr="00D0482C">
        <w:rPr>
          <w:rFonts w:ascii="Calibri" w:eastAsia="Calibri" w:hAnsi="Calibri" w:cs="Calibri"/>
          <w:color w:val="222222"/>
          <w:sz w:val="24"/>
          <w:szCs w:val="24"/>
          <w:highlight w:val="white"/>
        </w:rPr>
        <w:fldChar w:fldCharType="begin" w:fldLock="1"/>
      </w:r>
      <w:r w:rsidR="00A52335" w:rsidRPr="00D0482C">
        <w:rPr>
          <w:rFonts w:ascii="Calibri" w:eastAsia="Calibri" w:hAnsi="Calibri" w:cs="Calibri"/>
          <w:color w:val="222222"/>
          <w:sz w:val="24"/>
          <w:szCs w:val="24"/>
          <w:highlight w:val="white"/>
        </w:rPr>
        <w:instrText>ADDIN CSL_CITATION {"citationItems":[{"id":"ITEM-1","itemData":{"abstract":"Our object was to characterize the morphological changes occurring in pre-and postsynaptic elements during their initial contact and subsequent maturation into typical synaptic profiles. Neurons from superior cervical ganglia (SCG) of perinatal rats were freed of their supporting cells and established as isolated cells in culture. To these were added explants of embryonic rat thoracic spinal cord to allow interaction between outgrowing cord neurites and the isolated autonomic neurons. Time of initial contact was assessed by light microscopy; at timed intervals thereafter, cultures were fixed for electron microscopy. Upon contact, growth cone filopodia became extensively applied to the SCG neuronal plasmalemma and manifested numerous punctate regions in which the apposing plasma membranes were separated by only 7-10 nm. The Golgi apparatus of the target neuron hypertrophied, and its production of coated vesicles increased. Similar vesicles were seen in continuity with the SCG plasmalemma near the close contact site; their apparent contribution of a region of postsynaptic membrane with undercoating was considered to be the first definitive sign of synapse formation. Tracer work with peroxidase and ferritin confirmed that the traffic of coated vesicles within the neuronal soma is largely from Golgi region to somal surface. Subsequent to the appearance of postsynaptic density, the form and content of the growth cone was altered by the loss of filopodia and the appearance of synaptic vesicles which gradually became clustered opposite the postsynaptic density. As the synapse matured, synaptic vesicles increased in number, cleft width and content increased, presynaptic density appeared, branched membranous reticulum became greatly diminished, and most lysosomal structures disappeared. Coated vesicles continued to be associated with the postsynaptic membrane at all stages of maturation. The incorporation of Golgi-derived vesicles into discrete regions of the cell membrane could provide the mechanism for confining specific characteristics of the neuronal membrane to the synaptic region. Electron microscope studies of the development of synaptic contacts between neurons have been made in various regions of the amphibian, avian, and mammalian nervous systems, both in vivo and in vitro. One aspect of this work has been concerned with the temporal relationship between the appearance of synaptic vesicles and the development of membrane specializations in axon termina…","author":[{"dropping-particle":"","family":"Rees","given":"Rosemary P","non-dropping-particle":"","parse-names":false,"suffix":""},{"dropping-particle":"","family":"Bunge","given":"Mary Bartlett","non-dropping-particle":"","parse-names":false,"suffix":""},{"dropping-particle":"","family":"Bunge","given":"Richard P","non-dropping-particle":"","parse-names":false,"suffix":""}],"container-title":"THE JOURNAL OF CELL BIOLOGY","id":"ITEM-1","issued":{"date-parts":[["1976"]]},"number-of-pages":"240-263","title":"MORPHOLOGICAL CHANGES IN THE NEURITIC GROWTH CONE AND TARGET NEURON DURING SYNAPTIC JUNCTION DEVELOPMENT IN CULTURE","type":"report","volume":"9"},"uris":["http://www.mendeley.com/documents/?uuid=8ac03a1a-cd9e-3bd2-9b34-2a647e205e8c"]},{"id":"ITEM-2","itemData":{"DOI":"10.5772/intechopen.80480","author":[{"dropping-particle":"","family":"Chandrasekaran","given":"Vidya","non-dropping-particle":"","parse-names":false,"suffix":""},{"dropping-particle":"","family":"Lein","given":"Pamela J.","non-dropping-particle":"","parse-names":false,"suffix":""}],"container-title":"Autonomic Nervous System","id":"ITEM-2","issued":{"date-parts":[["2018","10","24"]]},"publisher":"InTech","title":"Regulation of Dendritogenesis in Sympathetic Neurons","type":"chapter"},"uris":["http://www.mendeley.com/documents/?uuid=4fb8e672-974c-39a3-ab48-ae94fe9fcaa3"]},{"id":"ITEM-3","itemData":{"DOI":"10.1016/S0959-4388(97)80078-5","ISSN":"09594388","abstract":"The mechanisms that permit neurons to establish axons and dendrites involve an interplay between a cell's genetic program and signals in its environment. Recent experiments have identified some of the important extracellular molecules that regulate dendritic development and have furthered our understanding of the endogenous cell biological mechanisms that underlie protein sorting. Some of the signaling pathways that allow extracellular cues to regulate neuronal morphogenesis are also being elucidated.","author":[{"dropping-particle":"","family":"Higgins","given":"Dennis","non-dropping-particle":"","parse-names":false,"suffix":""},{"dropping-particle":"","family":"Burack","given":"Michelle","non-dropping-particle":"","parse-names":false,"suffix":""},{"dropping-particle":"","family":"Lein","given":"Pamela","non-dropping-particle":"","parse-names":false,"suffix":""},{"dropping-particle":"","family":"Banker","given":"Gary","non-dropping-particle":"","parse-names":false,"suffix":""}],"container-title":"Current Opinion in Neurobiology","id":"ITEM-3","issue":"5","issued":{"date-parts":[["1997"]]},"page":"599-604","title":"Mechanisms of neuronal polarity","type":"article-journal","volume":"7"},"uris":["http://www.mendeley.com/documents/?uuid=cad8c23d-adb2-3164-bb2c-1485ccd12fbb"]},{"id":"ITEM-4","itemData":{"DOI":"10.1016/0736-5748(96)00008-1","ISSN":"07365748","abstract":"The growth patterns of axons and dendrites differ with respect to their number, length, branching, and spatial orientation; therefore, it is likely that these processes differ in their growth requirements. To examine this hypothesis, we have been analyzing the responses of cultured rat sympathetic neurons to three types of stimuli: large structural proteins of the extracellular matrix, matrix-associated growth factors, and neurotrophins. Purified structural proteins such as laminin and collagen IV have been found to promote only axonal growth; whereas the matrix associated growth factor, osteogenic protein-1, selectively stimulates dendritic growth. In contrast, nerve growth factor modulates the growth of both types of processes. These data suggest that process-specific interactions with the extracellular environment may be critical determinants of cell shape in neurons. Perinatal rat sympathetic neurons grown in culture in the absence of serum or glial cells extend a single process which is axonal in nature. Exposure to osteogenic protein-1 causes the formation of additional processes which express the morphological, cytoskeletal, and ultrastructural characteristics of dendrites. Consistent with observations on the regulation of dendritic growth in sympathetic neurons in situ, the dendrite-promoting activity of osteogenic protein-1 is independent of synaptic or electrical activity, but is modulated by nerve growth factor. In the presence of optimal concentrations of osteogenic protein-1 and nerve growth factor, the size of the dendritic arbor extended by cultured sympathetic neurons approximates that seen in situ at comparable developmental stages. Osteogenic protein-1 does not promote dendritic growth in cultured neurons obtained from embryonic ciliary, dorsal root, trigeminal or nodose ganglia, suggesting that its morphogenetic effects are cell selective. Since mRNA for osteogenic protein-1 is expressed in mature as well as embryonic target tissues of the sympathetic nervous system, we also examined the effects of osteogenic protein-1 on cultures of sympathetic neurons derived from adult rats. Consistent with results obtained with perinatal neurons, osteogenic protein-1 selectively promoted dendritic growth in adult neurons. These data suggest that this matrix-associated growth factor could play a role not only in the morphogenesis of the developing nervous system, but also in the maintenance and remodeling of dendritic structures in the mature anima…","author":[{"dropping-particle":"","family":"Lein","given":"Pamela","non-dropping-particle":"","parse-names":false,"suffix":""},{"dropping-particle":"","family":"GUO","given":"XIN","non-dropping-particle":"","parse-names":false,"suffix":""},{"dropping-particle":"","family":"HEDGES","given":"ANN MARIE","non-dropping-particle":"","parse-names":false,"suffix":""},{"dropping-particle":"","family":"RUEGER","given":"DAVID","non-dropping-particle":"","parse-names":false,"suffix":""},{"dropping-particle":"","family":"JOHNSON","given":"MARY","non-dropping-particle":"","parse-names":false,"suffix":""},{"dropping-particle":"","family":"HIGGINS","given":"DENNIS","non-dropping-particle":"","parse-names":false,"suffix":""}],"container-title":"International Journal of Developmental Neuroscience","id":"ITEM-4","issue":"3","issued":{"date-parts":[["1996","6"]]},"page":"203-215","title":"THE EFFECTS OF EXTRACELLULAR MATRIX AND OSTEOGENIC PROTEIN-1 ON THE MORPHOLOGICAL DIFFERENTIATION OF RAT SYMPATHETIC NEURONS","type":"article-journal","volume":"14"},"uris":["http://www.mendeley.com/documents/?uuid=22cb571a-5da9-49f7-a11d-d7cfbf76ce86"]},{"id":"ITEM-5","itemData":{"DOI":"10.1016/S0169-328X(97)00291-X","ISSN":"0169328X","abstract":"Expression of the receptor tyrosine kinase, Trk, determines the specificity of neurotrophin responsiveness of different neuronal populations during development. Recently it has become apparent that sympathetic neurons of rat superior cervical ganglia (SCG) acquire sensitivity to neurotrophin-3 (NT3) before they become dependent on the target-derived nerve growth factor (NGF) for their survival by sequential induction of TrkC and TrkA. The mechanism controlling the expression of TrkC as well as the source of NT3 at their initial developmental stage has, however, not been clarified. Here we show that the treatment of the perinatal rat SCG neurons which express high levels of trkA mRNA with bone morphogenetic protein-2 (BMP2) induced the expression of trkC mRNA. Induction of the functional TrkC receptor by BMP2 was confirmed by the enhancement of the survival response of these neurons to NT3. Treatment of SCG neurons with retinoic acid (RA) promoted the effect of BMP2 on the induction of trkC mRNA levels. BMP2 treatment, on the other hand, promoted the effect of RA on the suppressions of trkA mRNA levels and the NGF-dependent survival of the SCG neurons. Furthermore, BMP2/RA treatment induced the endogenous expression of NT3. These results indicate that specific environmental signals can regulate neurotrophin responsiveness of developing sympathetic neurons by differential alteration of the trk and neurotrophin expressions.","author":[{"dropping-particle":"","family":"Kobayashi","given":"Miwako","non-dropping-particle":"","parse-names":false,"suffix":""},{"dropping-particle":"","family":"Fujii","given":"Miyuki","non-dropping-particle":"","parse-names":false,"suffix":""},{"dropping-particle":"","family":"Kurihara","given":"Kenzo","non-dropping-particle":"","parse-names":false,"suffix":""},{"dropping-particle":"","family":"Matsuoka","given":"Ichiro","non-dropping-particle":"","parse-names":false,"suffix":""}],"container-title":"Molecular Brain Research","id":"ITEM-5","issue":"1-2","issued":{"date-parts":[["1998","1"]]},"page":"206-217","title":"Bone morphogenetic protein-2 and retinoic acid induce neurotrophin-3 responsiveness in developing rat sympathetic neurons","type":"article-journal","volume":"53"},"uris":["http://www.mendeley.com/documents/?uuid=b62a68d9-b26e-337e-b8ad-df8a1a44444e"]},{"id":"ITEM-6","itemData":{"DOI":"10.1006/dbio.1994.1012","ISSN":"00121606","abstract":"The development and maturation of cells depends not only on their genetic history, but also on sequences and combinations of environmental signals appropriate to their developmental age. Early postnatal rat sympathetic neurons are dependent on nerve growth factor (NGF) for survival in vivo and in vitro, but earlier sympathetic neuroblasts may not require NGF. Ciliary neurotrophic factor (CNTF) provides short-term in vitro trophic support to embryonic and neonatal sympathetic neurons, but its role in vivo is not understood. In this study we examined further the capability of CNTF to support neonatal rat superior cervical ganglion (SCG) sympathetic neurons in vitro and the effect of CNTF on the trophic activities of NGF. SCG neurons cultured with either CNTF or NGF survived for 24 hr in low-density cultures depleted of nonneuronal cells, in contrast to neurons with neither factor. However, with CNTF only a fraction of the NGF-maintained number of neurons survived for 6 days. CNTF given in combination with NGF in these nonneuron-depleted cultures produced a significant decrease in the number of neurons surviving for 6 days, compared to the number supported by NGF alone. If such cultures were supplemented with Schwann cells, very different results were obtained: CNTF alone supported the 6-day survival of 80% as many neurons as did NGF, and the combination of CNTF with NGF produced no decrease in neuronal survival. Antibody to NGF did not block the support provided by CNTF and Schwann cells. Immunostaining for the low-affinity NGF receptor (LNGFR), intense in the NGF-supported neurons, was absent in the CNTF-supported neurons and reduced in the neurons exposed to the combination of NGF and CNTF. These results show that CNTF can act synergistically with a Schwann cell-derived agent to provide trophic support to neonatal sympathetic neurons, and that it can down-regulate the responsiveness of those neurons to NGF. © 1994 by Academic Press, Inc.","author":[{"dropping-particle":"","family":"Burnham","given":"Patricia","non-dropping-particle":"","parse-names":false,"suffix":""},{"dropping-particle":"","family":"Louis","given":"Jean Claude","non-dropping-particle":"","parse-names":false,"suffix":""},{"dropping-particle":"","family":"Magal","given":"Ella","non-dropping-particle":"","parse-names":false,"suffix":""},{"dropping-particle":"","family":"Varon","given":"Silvio","non-dropping-particle":"","parse-names":false,"suffix":""}],"container-title":"Developmental Biology","id":"ITEM-6","issue":"1","issued":{"date-parts":[["1994"]]},"page":"96-106","title":"Effects of ciliary neurotrophic factor on the survival and response to nerve growth factor of cultured rat sympathetic neurons","type":"article-journal","volume":"161"},"uris":["http://www.mendeley.com/documents/?uuid=1294d8df-9028-38cf-b99f-f757d07f395c"]},{"id":"ITEM-7","itemData":{"DOI":"10.1016/S0165-1838(96)00103-8","ISSN":"01651838","abstract":"Clathrin light chain (clathrin LC) and synaptotagmin I in sympathetic neurons in rat superior cervical ganglia (SCG) were studied using immunofluorescence and confocal microscopy. The distributions of clathrin LC and synaptotagmin I were compared with that of tyrosine hydroxylase (TH) and neuropeptide Y (NPY) in double label experiments. The influence of preganglionic regulation on the expression of clathrin LC and synaptotagmin I in post-ganglionic adrenergic neurons was investigated after cutting the cervical sympathetic trunk. In SCGs and irides of control animals, the clathrin LC- and synaptotagmin-I-positive structures were present in a granular pattern in nerve fibers and varicose terminals. In principal neurons, the two proteins were present in a perinuclear network (the Golgi complex). After decentralization, the synaptotagmin-I- and clathrin LC-positive granules normally present in preganglionic nerve terminals outlining the neuronal somata were no longer observed on day 1, but reappeared, and were increased above control in number and intensity, in axon bundles in the ganglia, on day 3 and up to day 28 post-decentralization. In irides, the fluorescence intensity and density of clathrin LC- and synaptotagmin-I-positive nerve terminals in the dilator plate, were semi-quantified using the confocal microscopy software. It was found that both proteins increased shortly after decentralization. Immunoblot data confirmed the immunohistochemical/confocal microscopy observations. Fast axonal transport of clathrin LC- and synaptotagmin I in preganglionic sympathetic neurons was demonstrated in crush-operated cervical sympathetic trunk. Both proteins rapidly accumulated proximally as well as distally to the crush, demonstrating fast anterograde and retrograde axonal transport (recycling). Thus, clathrin LC and synaptotagmin E are normally present in pre- as well as post-ganglionic sympathetic neurons. The colocalization of clathrin LC with synaptotagmin I in the Golgi complex of the adrenergic neurons may imply that clathrin participates in the synthesis/sorting of the fast transported materials in these neurons. Possible explanations for the increase of the two proteins after decentralization are discussed.","author":[{"dropping-particle":"","family":"Hou","given":"Xiu E.","non-dropping-particle":"","parse-names":false,"suffix":""},{"dropping-particle":"","family":"Li","given":"Jia Yi","non-dropping-particle":"","parse-names":false,"suffix":""},{"dropping-particle":"","family":"Dahlström","given":"Annica","non-dropping-particle":"","parse-names":false,"suffix":""}],"container-title":"Journal of the Autonomic Nervous System","id":"ITEM-7","issue":"1-2","issued":{"date-parts":[["1997"]]},"page":"13-26","title":"Clathrin light chain and synaptotagmin I in rat sympathetic neurons","type":"article-journal","volume":"62"},"uris":["http://www.mendeley.com/documents/?uuid=3e126f12-4834-32c4-bf81-5e8a846fb9fb"]},{"id":"ITEM-8","itemData":{"DOI":"10.1016/j.matbio","abstract":"Spinal cord and peripheral nerve injuries require the regeneration of nerve fibers across the lesion site for successful recovery. Providing guidance cues and soluble factors to promote neurite outgrowth and cell survival can enhance repair. The extracellular matrix (ECM) plays a key role in tissue repair by controlling cell adhesion, motility, and growth. In this study, we explored the ability of a mesenchymal ECM to support neurite outgrowth from neurons in the superior cervical ganglia (SCG). Length and morphology of neurites extended on a decellularized fibroblast ECM were compared to those on substrates coated with laminin, a major ECM protein in neural tissue, or fibronectin, the main component of a mesenchymal ECM. Average radial neurite extension was equivalent on laminin and on the decellularized ECM, but contrasted with the shorter, curved neurites observed on the fibronectin substrate. Differences between neurites on fibronectin and on other substrates were confirmed by fast Fourier transform analyses. To control the direction of neurite outgrowth, we developed an ECM with linearly aligned fibril organization by orienting the fibroblasts that deposit the matrix on a polymeric surface micropatterned with a striped chemical interface. Neurites projected from SCGs appeared to reorient in the direction of the pattern. These results highlight the ability of a mesenchymal ECM to enhance neurite extension and to control the directional outgrowth of neurites. This micropatterned decellularized ECM architecture has potential as a regenerative microenvironment for nerve repair.","author":[{"dropping-particle":"","family":"Harris","given":"Greg M","non-dropping-particle":"","parse-names":false,"suffix":""},{"dropping-particle":"","family":"Madigan","given":"Nicolas N","non-dropping-particle":"","parse-names":false,"suffix":""},{"dropping-particle":"","family":"Lancaster","given":"Karen Z","non-dropping-particle":"","parse-names":false,"suffix":""},{"dropping-particle":"","family":"Enquist","given":"Lynn W","non-dropping-particle":"","parse-names":false,"suffix":""},{"dropping-particle":"","family":"Windebank","given":"Anthony J","non-dropping-particle":"","parse-names":false,"suffix":""},{"dropping-particle":"","family":"Schwartz","given":"Jeffrey","non-dropping-particle":"","parse-names":false,"suffix":""},{"dropping-particle":"","family":"Schwarzbauer","given":"Jean E","non-dropping-particle":"","parse-names":false,"suffix":""}],"id":"ITEM-8","issued":{"date-parts":[["0"]]},"title":"Nerve Guidance by a Decellularized Fibroblast Extracellular Matrix","type":"article-journal"},"uris":["http://www.mendeley.com/documents/?uuid=8b2a07c1-ae30-3671-bd3c-b12a8f665c4b"]},{"id":"ITEM-9","itemData":{"DOI":"10.1523/jneurosci.22-24-10772.2002","ISSN":"02706474","abstract":"Sympathetic neurons innervate the heart early in postnatal development, an event that is crucial for proper modulation of blood pressure and cardiac function. However, the axon guidance cues that direct sympathetic neurons to the heart, and the neuronal receptors that recognize those cues, are poorly understood. Here we present evidence that interactions between the α4β1 integrin on sympathetic neurons and vascular cell adhesion molecule-1 (VCAM-1) in the heart plays a role in cardiac innervation. The α4 subunit was detected on postnatal rat superior cervical ganglion (SCG) neurons in culture and in cryosections of SCG and heart. VCAM-1 immunoreactivity was detected on cardiac myocytes that associate with invading sympathetic neurons. Purified recombinant soluble VCAM-1 (rsVCAM-1) stimulated SCG neurite outgrowth at levels comparable with laminin 2/4 and fibronectin (Fn), and outgrowth on rs-VCAM-1 and Fn was blocked by antibodies specific for the α4 and β1 integrin subunits. Intrathoracic injection of function-blocking antibodies to α4 and VCAM-1, as well as a small molecule inhibitor of α4 integrins, significantly reduced sympathetic innervation of the heart. These results indicate that the interaction between α4 integrin and VCAM-1 is important for sympathetic innervation of the heart.","author":[{"dropping-particle":"","family":"Wingerd","given":"Kevin L.","non-dropping-particle":"","parse-names":false,"suffix":""},{"dropping-particle":"","family":"Goodman","given":"Nichol L.","non-dropping-particle":"","parse-names":false,"suffix":""},{"dropping-particle":"","family":"Tresser","given":"Jason W.","non-dropping-particle":"","parse-names":false,"suffix":""},{"dropping-particle":"","family":"Smail","given":"Matthew M.","non-dropping-particle":"","parse-names":false,"suffix":""},{"dropping-particle":"","family":"Leu","given":"Sergiu T.","non-dropping-particle":"","parse-names":false,"suffix":""},{"dropping-particle":"","family":"Rohan","given":"Steven J.","non-dropping-particle":"","parse-names":false,"suffix":""},{"dropping-particle":"","family":"Pring","given":"Jan L.","non-dropping-particle":"","parse-names":false,"suffix":""},{"dropping-particle":"","family":"Jackson","given":"David Y.","non-dropping-particle":"","parse-names":false,"suffix":""},{"dropping-particle":"","family":"Clegg","given":"Dennis O.","non-dropping-particle":"","parse-names":false,"suffix":""}],"container-title":"Journal of Neuroscience","id":"ITEM-9","issue":"24","issued":{"date-parts":[["2002","12","15"]]},"page":"10772-10780","publisher":"J Neurosci","title":"α4 integrins and vascular cell adhesion molecule-1 play a role in sympathetic innervation of the heart","type":"article-journal","volume":"22"},"uris":["http://www.mendeley.com/documents/?uuid=8c089e6d-c224-314f-a237-324ffecb499f"]}],"mendeley":{"formattedCitation":"&lt;sup&gt;1–9&lt;/sup&gt;","plainTextFormattedCitation":"1–9","previouslyFormattedCitation":"&lt;sup&gt;1–9&lt;/sup&gt;"},"properties":{"noteIndex":0},"schema":"https://github.com/citation-style-language/schema/raw/master/csl-citation.json"}</w:instrText>
      </w:r>
      <w:r w:rsidR="00C728EE" w:rsidRPr="00D0482C">
        <w:rPr>
          <w:rFonts w:ascii="Calibri" w:eastAsia="Calibri" w:hAnsi="Calibri" w:cs="Calibri"/>
          <w:color w:val="222222"/>
          <w:sz w:val="24"/>
          <w:szCs w:val="24"/>
          <w:highlight w:val="white"/>
        </w:rPr>
        <w:fldChar w:fldCharType="separate"/>
      </w:r>
      <w:r w:rsidR="00C728EE" w:rsidRPr="00D0482C">
        <w:rPr>
          <w:rFonts w:ascii="Calibri" w:eastAsia="Calibri" w:hAnsi="Calibri" w:cs="Calibri"/>
          <w:noProof/>
          <w:color w:val="222222"/>
          <w:sz w:val="24"/>
          <w:szCs w:val="24"/>
          <w:highlight w:val="white"/>
          <w:vertAlign w:val="superscript"/>
        </w:rPr>
        <w:t>1–9</w:t>
      </w:r>
      <w:r w:rsidR="00C728EE"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Despite their small size (around 10000 neurons/ganglia), there are three main reasons for the development and extensive use of this culture system are i) being the first ganglia in the sympathetic chain, they are larger, and therefore easier to isolate, than the rest of the sympathetic gangli</w:t>
      </w:r>
      <w:r w:rsidR="00C728EE" w:rsidRPr="00D0482C">
        <w:rPr>
          <w:rFonts w:ascii="Calibri" w:eastAsia="Calibri" w:hAnsi="Calibri" w:cs="Calibri"/>
          <w:color w:val="222222"/>
          <w:sz w:val="24"/>
          <w:szCs w:val="24"/>
          <w:highlight w:val="white"/>
        </w:rPr>
        <w:t>a</w:t>
      </w:r>
      <w:r w:rsidR="00C728EE" w:rsidRPr="00D0482C">
        <w:rPr>
          <w:rFonts w:ascii="Calibri" w:eastAsia="Calibri" w:hAnsi="Calibri" w:cs="Calibri"/>
          <w:color w:val="222222"/>
          <w:sz w:val="24"/>
          <w:szCs w:val="24"/>
          <w:highlight w:val="white"/>
        </w:rPr>
        <w:fldChar w:fldCharType="begin" w:fldLock="1"/>
      </w:r>
      <w:r w:rsidR="00C728EE" w:rsidRPr="00D0482C">
        <w:rPr>
          <w:rFonts w:ascii="Calibri" w:eastAsia="Calibri" w:hAnsi="Calibri" w:cs="Calibri"/>
          <w:color w:val="222222"/>
          <w:sz w:val="24"/>
          <w:szCs w:val="24"/>
          <w:highlight w:val="white"/>
        </w:rPr>
        <w:instrText>ADDIN CSL_CITATION {"citationItems":[{"id":"ITEM-1","itemData":{"author":[{"dropping-particle":"","family":"Higgins","given":"D.","non-dropping-particle":"","parse-names":false,"suffix":""},{"dropping-particle":"","family":"Lein","given":"PJ","non-dropping-particle":"","parse-names":false,"suffix":""},{"dropping-particle":"","family":"Osterhout","given":"D. J.","non-dropping-particle":"","parse-names":false,"suffix":""},{"dropping-particle":"","family":"Johnson","given":"M.I","non-dropping-particle":"","parse-names":false,"suffix":""}],"container-title":"Culturing Nerve Cells, G. Banker and K. Goslin, Editors. MIT Press: Cambridge, MA.","id":"ITEM-1","issued":{"date-parts":[["1991"]]},"page":"177-205.","title":"Tissue culture of autonomic neurons","type":"chapter"},"uris":["http://www.mendeley.com/documents/?uuid=b0a2926f-6e1a-46c4-b8b3-bb384158ad69"]}],"mendeley":{"formattedCitation":"&lt;sup&gt;10&lt;/sup&gt;","plainTextFormattedCitation":"10","previouslyFormattedCitation":"&lt;sup&gt;10&lt;/sup&gt;"},"properties":{"noteIndex":0},"schema":"https://github.com/citation-style-language/schema/raw/master/csl-citation.json"}</w:instrText>
      </w:r>
      <w:r w:rsidR="00C728EE" w:rsidRPr="00D0482C">
        <w:rPr>
          <w:rFonts w:ascii="Calibri" w:eastAsia="Calibri" w:hAnsi="Calibri" w:cs="Calibri"/>
          <w:color w:val="222222"/>
          <w:sz w:val="24"/>
          <w:szCs w:val="24"/>
          <w:highlight w:val="white"/>
        </w:rPr>
        <w:fldChar w:fldCharType="separate"/>
      </w:r>
      <w:r w:rsidR="00C728EE" w:rsidRPr="00D0482C">
        <w:rPr>
          <w:rFonts w:ascii="Calibri" w:eastAsia="Calibri" w:hAnsi="Calibri" w:cs="Calibri"/>
          <w:noProof/>
          <w:color w:val="222222"/>
          <w:sz w:val="24"/>
          <w:szCs w:val="24"/>
          <w:highlight w:val="white"/>
          <w:vertAlign w:val="superscript"/>
        </w:rPr>
        <w:t>10</w:t>
      </w:r>
      <w:r w:rsidR="00C728EE"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ii) unlike central neurons, the neurons in the SCG are fairly homogeneous with all the neurons being derived from the neural crest, having a similar size, dependence on nerve growth factor and being nor-adrenergic. This makes them a valuable model for morphological and genomic studie</w:t>
      </w:r>
      <w:r w:rsidR="00C728EE" w:rsidRPr="00D0482C">
        <w:rPr>
          <w:rFonts w:ascii="Calibri" w:eastAsia="Calibri" w:hAnsi="Calibri" w:cs="Calibri"/>
          <w:color w:val="222222"/>
          <w:sz w:val="24"/>
          <w:szCs w:val="24"/>
          <w:highlight w:val="white"/>
        </w:rPr>
        <w:t>s</w:t>
      </w:r>
      <w:r w:rsidR="00C728EE" w:rsidRPr="00D0482C">
        <w:rPr>
          <w:rFonts w:ascii="Calibri" w:eastAsia="Calibri" w:hAnsi="Calibri" w:cs="Calibri"/>
          <w:color w:val="222222"/>
          <w:sz w:val="24"/>
          <w:szCs w:val="24"/>
          <w:highlight w:val="white"/>
        </w:rPr>
        <w:fldChar w:fldCharType="begin" w:fldLock="1"/>
      </w:r>
      <w:r w:rsidR="00C728EE" w:rsidRPr="00D0482C">
        <w:rPr>
          <w:rFonts w:ascii="Calibri" w:eastAsia="Calibri" w:hAnsi="Calibri" w:cs="Calibri"/>
          <w:color w:val="222222"/>
          <w:sz w:val="24"/>
          <w:szCs w:val="24"/>
          <w:highlight w:val="white"/>
        </w:rPr>
        <w:instrText>ADDIN CSL_CITATION {"citationItems":[{"id":"ITEM-1","itemData":{"author":[{"dropping-particle":"","family":"Higgins","given":"D.","non-dropping-particle":"","parse-names":false,"suffix":""},{"dropping-particle":"","family":"Lein","given":"PJ","non-dropping-particle":"","parse-names":false,"suffix":""},{"dropping-particle":"","family":"Osterhout","given":"D. J.","non-dropping-particle":"","parse-names":false,"suffix":""},{"dropping-particle":"","family":"Johnson","given":"M.I","non-dropping-particle":"","parse-names":false,"suffix":""}],"container-title":"Culturing Nerve Cells, G. Banker and K. Goslin, Editors. MIT Press: Cambridge, MA.","id":"ITEM-1","issued":{"date-parts":[["1991"]]},"page":"177-205.","title":"Tissue culture of autonomic neurons","type":"chapter"},"uris":["http://www.mendeley.com/documents/?uuid=b0a2926f-6e1a-46c4-b8b3-bb384158ad69"]},{"id":"ITEM-2","itemData":{"abstract":"Sympathetic neurons from perinatal rat pups extend only a single axon when maintained in culture in the absence of glia and serum. Exposure to recombinant osteogenic protein-1 (OP-1) selectively induces the formation of dendrites that correctly segregate and modify cytoskeletal and membrane proteins and form synaptic contacts of appropriate polarity. OP-1 requires nerve growth factor (NGF) as a cofactor, and, in the presence of optimal concentrations of NGF, OP-1-induced dendritic growth from cultured perinatal neurons is comparable to that observed in situ. Sympathetic neuroblasts that had not formed dendrites in situ also responded to OP-1 in culture, indicating that OP-1 can cause de novo formation as well as regeneration of dendrites. These data imply that specific signals can regulate the development of neuronal shape and polarity.","author":[{"dropping-particle":"","family":"Lein","given":"P","non-dropping-particle":"","parse-names":false,"suffix":""},{"dropping-particle":"","family":"Johnson","given":"M","non-dropping-particle":"","parse-names":false,"suffix":""},{"dropping-particle":"","family":"Guo","given":"X","non-dropping-particle":"","parse-names":false,"suffix":""},{"dropping-particle":"","family":"Rueger","given":"D","non-dropping-particle":"","parse-names":false,"suffix":""},{"dropping-particle":"","family":"Higgins","given":"D","non-dropping-particle":"","parse-names":false,"suffix":""}],"container-title":"Neuron","id":"ITEM-2","issue":"3","issued":{"date-parts":[["1995"]]},"page":"597-605","publisher-place":"Department of Biology, Canisius College, Buffalo, New York 14208, USA.","title":"Osteogenic protein-1 induces dendritic growth in rat sympathetic neurons.","type":"article-journal","volume":"15"},"uris":["http://www.mendeley.com/documents/?uuid=7332775a-a35a-453d-b078-a76423c7581e"]}],"mendeley":{"formattedCitation":"&lt;sup&gt;10, 11&lt;/sup&gt;","plainTextFormattedCitation":"10, 11","previouslyFormattedCitation":"&lt;sup&gt;10, 11&lt;/sup&gt;"},"properties":{"noteIndex":0},"schema":"https://github.com/citation-style-language/schema/raw/master/csl-citation.json"}</w:instrText>
      </w:r>
      <w:r w:rsidR="00C728EE" w:rsidRPr="00D0482C">
        <w:rPr>
          <w:rFonts w:ascii="Calibri" w:eastAsia="Calibri" w:hAnsi="Calibri" w:cs="Calibri"/>
          <w:color w:val="222222"/>
          <w:sz w:val="24"/>
          <w:szCs w:val="24"/>
          <w:highlight w:val="white"/>
        </w:rPr>
        <w:fldChar w:fldCharType="separate"/>
      </w:r>
      <w:r w:rsidR="00C728EE" w:rsidRPr="00D0482C">
        <w:rPr>
          <w:rFonts w:ascii="Calibri" w:eastAsia="Calibri" w:hAnsi="Calibri" w:cs="Calibri"/>
          <w:noProof/>
          <w:color w:val="222222"/>
          <w:sz w:val="24"/>
          <w:szCs w:val="24"/>
          <w:highlight w:val="white"/>
          <w:vertAlign w:val="superscript"/>
        </w:rPr>
        <w:t>10,11</w:t>
      </w:r>
      <w:r w:rsidR="00C728EE"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xml:space="preserve"> and iii) these neurons can be maintained in a defined serum-free medium containing nerve growth factor for over a mont</w:t>
      </w:r>
      <w:r w:rsidR="00C728EE" w:rsidRPr="00D0482C">
        <w:rPr>
          <w:rFonts w:ascii="Calibri" w:eastAsia="Calibri" w:hAnsi="Calibri" w:cs="Calibri"/>
          <w:color w:val="222222"/>
          <w:sz w:val="24"/>
          <w:szCs w:val="24"/>
          <w:highlight w:val="white"/>
        </w:rPr>
        <w:t>h</w:t>
      </w:r>
      <w:r w:rsidR="00C728EE" w:rsidRPr="00D0482C">
        <w:rPr>
          <w:rFonts w:ascii="Calibri" w:eastAsia="Calibri" w:hAnsi="Calibri" w:cs="Calibri"/>
          <w:color w:val="222222"/>
          <w:sz w:val="24"/>
          <w:szCs w:val="24"/>
          <w:highlight w:val="white"/>
        </w:rPr>
        <w:fldChar w:fldCharType="begin" w:fldLock="1"/>
      </w:r>
      <w:r w:rsidR="00C728EE" w:rsidRPr="00D0482C">
        <w:rPr>
          <w:rFonts w:ascii="Calibri" w:eastAsia="Calibri" w:hAnsi="Calibri" w:cs="Calibri"/>
          <w:color w:val="222222"/>
          <w:sz w:val="24"/>
          <w:szCs w:val="24"/>
          <w:highlight w:val="white"/>
        </w:rPr>
        <w:instrText>ADDIN CSL_CITATION {"citationItems":[{"id":"ITEM-1","itemData":{"author":[{"dropping-particle":"","family":"Higgins","given":"D.","non-dropping-particle":"","parse-names":false,"suffix":""},{"dropping-particle":"","family":"Lein","given":"PJ","non-dropping-particle":"","parse-names":false,"suffix":""},{"dropping-particle":"","family":"Osterhout","given":"D. J.","non-dropping-particle":"","parse-names":false,"suffix":""},{"dropping-particle":"","family":"Johnson","given":"M.I","non-dropping-particle":"","parse-names":false,"suffix":""}],"container-title":"Culturing Nerve Cells, G. Banker and K. Goslin, Editors. MIT Press: Cambridge, MA.","id":"ITEM-1","issued":{"date-parts":[["1991"]]},"page":"177-205.","title":"Tissue culture of autonomic neurons","type":"chapter"},"uris":["http://www.mendeley.com/documents/?uuid=b0a2926f-6e1a-46c4-b8b3-bb384158ad69"]},{"id":"ITEM-2","itemData":{"DOI":"10.1016/0012-1606(88)90296-5","ISSN":"00121606","abstract":"In the preceding paper, we reported that embryonic rat sympathetic neurons formed axons, but not dendrites, when they were maintained in the absence of serum and nonneuronal cells. To assess the effects of serum-derived factors on cellular morphology, cultures were initially maintained in serum-free medium while nonneuronal cells were eliminated. Subsequently some cultures were chronically exposed either to fetal calf serum (10%) or to a high-molecular-weight ammonium sulfate fraction of serum (P40 material, 500 μg/ml). Phase-contrast microscopy revealed that serum and P40 material did not alter neuronal survival, but did cause flattening of the somata and fasciculation of processes. When neurons exposed to serum or P40 material were injected with Lucifer Yellow, it was found that the majority (</w:instrText>
      </w:r>
      <w:r w:rsidR="00C728EE" w:rsidRPr="00D0482C">
        <w:rPr>
          <w:rFonts w:ascii="Cambria Math" w:eastAsia="Calibri" w:hAnsi="Cambria Math" w:cs="Cambria Math"/>
          <w:color w:val="222222"/>
          <w:sz w:val="24"/>
          <w:szCs w:val="24"/>
          <w:highlight w:val="white"/>
        </w:rPr>
        <w:instrText>⩾</w:instrText>
      </w:r>
      <w:r w:rsidR="00C728EE" w:rsidRPr="00D0482C">
        <w:rPr>
          <w:rFonts w:ascii="Calibri" w:eastAsia="Calibri" w:hAnsi="Calibri" w:cs="Calibri"/>
          <w:color w:val="222222"/>
          <w:sz w:val="24"/>
          <w:szCs w:val="24"/>
          <w:highlight w:val="white"/>
        </w:rPr>
        <w:instrText>90%) had local, tapered processes that could be identified as dendrites by light microscopic criteria. These local processes also exhibited other dendritic characteristics in that (1) they reacted with monoclonal antibodies to nonphosphorylated forms of the M and H neurofilament subunits and to microtubule-associated protein 2; and (2) they had substantial amounts of RNA as determined by [3H]uridine autoradiography. Quantitative measurements of the effects of serum and P40 material on dendritic morphology revealed that (1) an 8-day exposure caused most neurons (&gt;80%) to form dendrites; (2) neurons typically had more than one dendrite (mean of 4.1 ± 0.2 dendrites/cell after a 28-day exposure); and (3) the dendrites were relatively short with the maximum extent of the dendritic arbor being 110 ± 13 μm after 4 weeks. Serum and P40 material did not routinely cause the formation of supernumerary axons, did not alter radial axonal outgrowth from ganglion explants, and did not significantly increase [3H]leucine incorporation. Thus, serum contains a factor (or factors) which selectively stimulates the extension of dendrites, but not axons. If such a factor were operative in situ, it could play an important role in determining the morphology of sympathetic neurons. In examining the mechanism of serum-induced dendritic growth, we found that even high concentrations (5 μg/ml) of nerve growth factor failed to promote dendritic growth in the absence of serum; thus, nerve growth factor by itself is not a sufficient condition for the extension of dendrites. It was also observed that the percentage of cells forming dendrites in either serum-free or serum-containing media was un…","author":[{"dropping-particle":"","family":"Bruckenstein","given":"David A.","non-dropping-particle":"","parse-names":false,"suffix":""},{"dropping-particle":"","family":"Higgins","given":"Dennis","non-dropping-particle":"","parse-names":false,"suffix":""}],"container-title":"Developmental Biology","id":"ITEM-2","issue":"2","issued":{"date-parts":[["1988","8"]]},"page":"337-348","title":"Morphological differentiation of embryonic rat sympathetic neurons in tissue culture","type":"article-journal","volume":"128"},"uris":["http://www.mendeley.com/documents/?uuid=e6c0cb39-bc86-41af-ba1c-abedda811ef8"]}],"mendeley":{"formattedCitation":"&lt;sup&gt;10, 12&lt;/sup&gt;","plainTextFormattedCitation":"10, 12","previouslyFormattedCitation":"&lt;sup&gt;10, 12&lt;/sup&gt;"},"properties":{"noteIndex":0},"schema":"https://github.com/citation-style-language/schema/raw/master/csl-citation.json"}</w:instrText>
      </w:r>
      <w:r w:rsidR="00C728EE" w:rsidRPr="00D0482C">
        <w:rPr>
          <w:rFonts w:ascii="Calibri" w:eastAsia="Calibri" w:hAnsi="Calibri" w:cs="Calibri"/>
          <w:color w:val="222222"/>
          <w:sz w:val="24"/>
          <w:szCs w:val="24"/>
          <w:highlight w:val="white"/>
        </w:rPr>
        <w:fldChar w:fldCharType="separate"/>
      </w:r>
      <w:r w:rsidR="00C728EE" w:rsidRPr="00D0482C">
        <w:rPr>
          <w:rFonts w:ascii="Calibri" w:eastAsia="Calibri" w:hAnsi="Calibri" w:cs="Calibri"/>
          <w:noProof/>
          <w:color w:val="222222"/>
          <w:sz w:val="24"/>
          <w:szCs w:val="24"/>
          <w:highlight w:val="white"/>
          <w:vertAlign w:val="superscript"/>
        </w:rPr>
        <w:t>10,12</w:t>
      </w:r>
      <w:r w:rsidR="00C728EE"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Perinatal SCG neurons have been extensively used for studying the mechanisms underlying the initiation and maintenance of dendrite</w:t>
      </w:r>
      <w:r w:rsidR="00C728EE" w:rsidRPr="00D0482C">
        <w:rPr>
          <w:rFonts w:ascii="Calibri" w:eastAsia="Calibri" w:hAnsi="Calibri" w:cs="Calibri"/>
          <w:color w:val="222222"/>
          <w:sz w:val="24"/>
          <w:szCs w:val="24"/>
          <w:highlight w:val="white"/>
        </w:rPr>
        <w:t>s</w:t>
      </w:r>
      <w:r w:rsidR="00C728EE" w:rsidRPr="00D0482C">
        <w:rPr>
          <w:rFonts w:ascii="Calibri" w:eastAsia="Calibri" w:hAnsi="Calibri" w:cs="Calibri"/>
          <w:color w:val="222222"/>
          <w:sz w:val="24"/>
          <w:szCs w:val="24"/>
          <w:highlight w:val="white"/>
        </w:rPr>
        <w:fldChar w:fldCharType="begin" w:fldLock="1"/>
      </w:r>
      <w:r w:rsidR="00176DE3" w:rsidRPr="00D0482C">
        <w:rPr>
          <w:rFonts w:ascii="Calibri" w:eastAsia="Calibri" w:hAnsi="Calibri" w:cs="Calibri"/>
          <w:color w:val="222222"/>
          <w:sz w:val="24"/>
          <w:szCs w:val="24"/>
          <w:highlight w:val="white"/>
        </w:rPr>
        <w:instrText>ADDIN CSL_CITATION {"citationItems":[{"id":"ITEM-1","itemData":{"DOI":"10.5772/intechopen.80480","author":[{"dropping-particle":"","family":"Chandrasekaran","given":"Vidya","non-dropping-particle":"","parse-names":false,"suffix":""},{"dropping-particle":"","family":"Lein","given":"Pamela J.","non-dropping-particle":"","parse-names":false,"suffix":""}],"container-title":"Autonomic Nervous System","id":"ITEM-1","issued":{"date-parts":[["2018","10","24"]]},"publisher":"InTech","title":"Regulation of Dendritogenesis in Sympathetic Neurons","type":"chapter"},"uris":["http://www.mendeley.com/documents/?uuid=4fb8e672-974c-39a3-ab48-ae94fe9fcaa3"]}],"mendeley":{"formattedCitation":"&lt;sup&gt;2&lt;/sup&gt;","plainTextFormattedCitation":"2","previouslyFormattedCitation":"&lt;sup&gt;2&lt;/sup&gt;"},"properties":{"noteIndex":0},"schema":"https://github.com/citation-style-language/schema/raw/master/csl-citation.json"}</w:instrText>
      </w:r>
      <w:r w:rsidR="00C728EE" w:rsidRPr="00D0482C">
        <w:rPr>
          <w:rFonts w:ascii="Calibri" w:eastAsia="Calibri" w:hAnsi="Calibri" w:cs="Calibri"/>
          <w:color w:val="222222"/>
          <w:sz w:val="24"/>
          <w:szCs w:val="24"/>
          <w:highlight w:val="white"/>
        </w:rPr>
        <w:fldChar w:fldCharType="separate"/>
      </w:r>
      <w:r w:rsidR="00C728EE" w:rsidRPr="00D0482C">
        <w:rPr>
          <w:rFonts w:ascii="Calibri" w:eastAsia="Calibri" w:hAnsi="Calibri" w:cs="Calibri"/>
          <w:noProof/>
          <w:color w:val="222222"/>
          <w:sz w:val="24"/>
          <w:szCs w:val="24"/>
          <w:highlight w:val="white"/>
          <w:vertAlign w:val="superscript"/>
        </w:rPr>
        <w:t>2</w:t>
      </w:r>
      <w:r w:rsidR="00C728EE"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xml:space="preserve">. This is mainly because, although SCG neurons have an extensive dendritic arbor </w:t>
      </w:r>
      <w:r w:rsidR="00D0482C" w:rsidRPr="00D0482C">
        <w:rPr>
          <w:rFonts w:ascii="Calibri" w:eastAsia="Calibri" w:hAnsi="Calibri" w:cs="Calibri"/>
          <w:color w:val="222222"/>
          <w:sz w:val="24"/>
          <w:szCs w:val="24"/>
          <w:highlight w:val="white"/>
        </w:rPr>
        <w:t>in vivo</w:t>
      </w:r>
      <w:r w:rsidRPr="00D0482C">
        <w:rPr>
          <w:rFonts w:ascii="Calibri" w:eastAsia="Calibri" w:hAnsi="Calibri" w:cs="Calibri"/>
          <w:color w:val="222222"/>
          <w:sz w:val="24"/>
          <w:szCs w:val="24"/>
          <w:highlight w:val="white"/>
        </w:rPr>
        <w:t xml:space="preserve">, they do not extend dendrites </w:t>
      </w:r>
      <w:r w:rsidR="00D0482C" w:rsidRPr="00D0482C">
        <w:rPr>
          <w:rFonts w:ascii="Calibri" w:eastAsia="Calibri" w:hAnsi="Calibri" w:cs="Calibri"/>
          <w:color w:val="222222"/>
          <w:sz w:val="24"/>
          <w:szCs w:val="24"/>
          <w:highlight w:val="white"/>
        </w:rPr>
        <w:t>in vitro</w:t>
      </w:r>
      <w:r w:rsidRPr="00D0482C">
        <w:rPr>
          <w:rFonts w:ascii="Calibri" w:eastAsia="Calibri" w:hAnsi="Calibri" w:cs="Calibri"/>
          <w:i/>
          <w:color w:val="222222"/>
          <w:sz w:val="24"/>
          <w:szCs w:val="24"/>
          <w:highlight w:val="white"/>
        </w:rPr>
        <w:t xml:space="preserve"> </w:t>
      </w:r>
      <w:r w:rsidRPr="00D0482C">
        <w:rPr>
          <w:rFonts w:ascii="Calibri" w:eastAsia="Calibri" w:hAnsi="Calibri" w:cs="Calibri"/>
          <w:color w:val="222222"/>
          <w:sz w:val="24"/>
          <w:szCs w:val="24"/>
          <w:highlight w:val="white"/>
        </w:rPr>
        <w:t>in the absence of serum but can be induced to grow dendrites in the presence of certain growth factors such as bone morphogenetic protein</w:t>
      </w:r>
      <w:r w:rsidR="00C728EE" w:rsidRPr="00D0482C">
        <w:rPr>
          <w:rFonts w:ascii="Calibri" w:eastAsia="Calibri" w:hAnsi="Calibri" w:cs="Calibri"/>
          <w:color w:val="222222"/>
          <w:sz w:val="24"/>
          <w:szCs w:val="24"/>
          <w:highlight w:val="white"/>
        </w:rPr>
        <w:t>s</w:t>
      </w:r>
      <w:r w:rsidR="00176DE3" w:rsidRPr="00D0482C">
        <w:rPr>
          <w:rFonts w:ascii="Calibri" w:eastAsia="Calibri" w:hAnsi="Calibri" w:cs="Calibri"/>
          <w:color w:val="222222"/>
          <w:sz w:val="24"/>
          <w:szCs w:val="24"/>
          <w:highlight w:val="white"/>
        </w:rPr>
        <w:fldChar w:fldCharType="begin" w:fldLock="1"/>
      </w:r>
      <w:r w:rsidR="00EA1727" w:rsidRPr="00D0482C">
        <w:rPr>
          <w:rFonts w:ascii="Calibri" w:eastAsia="Calibri" w:hAnsi="Calibri" w:cs="Calibri"/>
          <w:color w:val="222222"/>
          <w:sz w:val="24"/>
          <w:szCs w:val="24"/>
          <w:highlight w:val="white"/>
        </w:rPr>
        <w:instrText>ADDIN CSL_CITATION {"citationItems":[{"id":"ITEM-1","itemData":{"DOI":"10.5772/intechopen.80480","author":[{"dropping-particle":"","family":"Chandrasekaran","given":"Vidya","non-dropping-particle":"","parse-names":false,"suffix":""},{"dropping-particle":"","family":"Lein","given":"Pamela J.","non-dropping-particle":"","parse-names":false,"suffix":""}],"container-title":"Autonomic Nervous System","id":"ITEM-1","issued":{"date-parts":[["2018","10","24"]]},"publisher":"InTech","title":"Regulation of Dendritogenesis in Sympathetic Neurons","type":"chapter"},"uris":["http://www.mendeley.com/documents/?uuid=4fb8e672-974c-39a3-ab48-ae94fe9fcaa3"]},{"id":"ITEM-2","itemData":{"DOI":"10.1016/0012-1606(88)90296-5","ISSN":"00121606","abstract":"In the preceding paper, we reported that embryonic rat sympathetic neurons formed axons, but not dendrites, when they were maintained in the absence of serum and nonneuronal cells. To assess the effects of serum-derived factors on cellular morphology, cultures were initially maintained in serum-free medium while nonneuronal cells were eliminated. Subsequently some cultures were chronically exposed either to fetal calf serum (10%) or to a high-molecular-weight ammonium sulfate fraction of serum (P40 material, 500 μg/ml). Phase-contrast microscopy revealed that serum and P40 material did not alter neuronal survival, but did cause flattening of the somata and fasciculation of processes. When neurons exposed to serum or P40 material were injected with Lucifer Yellow, it was found that the majority (</w:instrText>
      </w:r>
      <w:r w:rsidR="00EA1727" w:rsidRPr="00D0482C">
        <w:rPr>
          <w:rFonts w:ascii="Cambria Math" w:eastAsia="Calibri" w:hAnsi="Cambria Math" w:cs="Cambria Math"/>
          <w:color w:val="222222"/>
          <w:sz w:val="24"/>
          <w:szCs w:val="24"/>
          <w:highlight w:val="white"/>
        </w:rPr>
        <w:instrText>⩾</w:instrText>
      </w:r>
      <w:r w:rsidR="00EA1727" w:rsidRPr="00D0482C">
        <w:rPr>
          <w:rFonts w:ascii="Calibri" w:eastAsia="Calibri" w:hAnsi="Calibri" w:cs="Calibri"/>
          <w:color w:val="222222"/>
          <w:sz w:val="24"/>
          <w:szCs w:val="24"/>
          <w:highlight w:val="white"/>
        </w:rPr>
        <w:instrText>90%) had local, tapered processes that could be identified as dendrites by light microscopic criteria. These local processes also exhibited other dendritic characteristics in that (1) they reacted with monoclonal antibodies to nonphosphorylated forms of the M and H neurofilament subunits and to microtubule-associated protein 2; and (2) they had substantial amounts of RNA as determined by [3H]uridine autoradiography. Quantitative measurements of the effects of serum and P40 material on dendritic morphology revealed that (1) an 8-day exposure caused most neurons (&gt;80%) to form dendrites; (2) neurons typically had more than one dendrite (mean of 4.1 ± 0.2 dendrites/cell after a 28-day exposure); and (3) the dendrites were relatively short with the maximum extent of the dendritic arbor being 110 ± 13 μm after 4 weeks. Serum and P40 material did not routinely cause the formation of supernumerary axons, did not alter radial axonal outgrowth from ganglion explants, and did not significantly increase [3H]leucine incorporation. Thus, serum contains a factor (or factors) which selectively stimulates the extension of dendrites, but not axons. If such a factor were operative in situ, it could play an important role in determining the morphology of sympathetic neurons. In examining the mechanism of serum-induced dendritic growth, we found that even high concentrations (5 μg/ml) of nerve growth factor failed to promote dendritic growth in the absence of serum; thus, nerve growth factor by itself is not a sufficient condition for the extension of dendrites. It was also observed that the percentage of cells forming dendrites in either serum-free or serum-containing media was un…","author":[{"dropping-particle":"","family":"Bruckenstein","given":"David A.","non-dropping-particle":"","parse-names":false,"suffix":""},{"dropping-particle":"","family":"Higgins","given":"Dennis","non-dropping-particle":"","parse-names":false,"suffix":""}],"container-title":"Developmental Biology","id":"ITEM-2","issue":"2","issued":{"date-parts":[["1988","8"]]},"page":"337-348","title":"Morphological differentiation of embryonic rat sympathetic neurons in tissue culture","type":"article-journal","volume":"128"},"uris":["http://www.mendeley.com/documents/?uuid=e6c0cb39-bc86-41af-ba1c-abedda811ef8"]},{"id":"ITEM-3","itemData":{"DOI":"10.1523/JNEUROSCI.07-03-00904.1987","ISSN":"0270-6474","PMID":"3559715","abstract":"Intracellular injection of HRP was used to study the postnatal development of dendrites in the rat superior cervical ganglion (SCG). This study had 2 goals: to describe the growth of dendrites during normal development and to determine the influence of preganglionic innervation on dendritic growth. At birth, ganglion cell morphology is relatively simple; cells have few dendritic branches and an average total dendritic length under 300 micron. In the first postnatal month there is a 4-fold increase in dendritic length and a marked increase in the complexity of branching. Dendrites continue to grow into adulthood; at each age studied (up to 16 months old), the dendritic geometries of SCG cells became progressively more extensive and complex. The influence of innervation on the development of dendrites was assessed by cutting the cervical sympathetic trunk (CST) within a day of birth; reinnervation was prevented by ligating and displacing the proximal end of the CST. During the first postnatal month, the cells in denervated ganglia showed an increase in dendritic length indistinguishable from that seen in unoperated control ganglia. The rate of growth after 1 month was somewhat slower in experimental animals than in controls; nevertheless, the dendrites of cells in denervated ganglia showed progressively larger arbors at each time point measured. These results indicate that in the SCG the majority of dendritic growth occurs postnatally, dendrites continue to grow in adult rats, and dendritic growth is largely independent of the presence of preganglionic innervation. The significance of these findings for the regulation of innervation in this part of the nervous system is discussed.","author":[{"dropping-particle":"","family":"Voyvodic","given":"J T","non-dropping-particle":"","parse-names":false,"suffix":""}],"container-title":"The Journal of neuroscience : the official journal of the Society for Neuroscience","id":"ITEM-3","issue":"3","issued":{"date-parts":[["1987","3","1"]]},"page":"904-12","publisher":"Society for Neuroscience","title":"Development and regulation of dendrites in the rat superior cervical ganglion.","type":"article-journal","volume":"7"},"uris":["http://www.mendeley.com/documents/?uuid=ccfeec94-68fe-3083-864f-747e3f957652"]}],"mendeley":{"formattedCitation":"&lt;sup&gt;2, 12, 13&lt;/sup&gt;","plainTextFormattedCitation":"2, 12, 13","previouslyFormattedCitation":"&lt;sup&gt;2, 12, 13&lt;/sup&gt;"},"properties":{"noteIndex":0},"schema":"https://github.com/citation-style-language/schema/raw/master/csl-citation.json"}</w:instrText>
      </w:r>
      <w:r w:rsidR="00176DE3" w:rsidRPr="00D0482C">
        <w:rPr>
          <w:rFonts w:ascii="Calibri" w:eastAsia="Calibri" w:hAnsi="Calibri" w:cs="Calibri"/>
          <w:color w:val="222222"/>
          <w:sz w:val="24"/>
          <w:szCs w:val="24"/>
          <w:highlight w:val="white"/>
        </w:rPr>
        <w:fldChar w:fldCharType="separate"/>
      </w:r>
      <w:r w:rsidR="00EA1727" w:rsidRPr="00D0482C">
        <w:rPr>
          <w:rFonts w:ascii="Calibri" w:eastAsia="Calibri" w:hAnsi="Calibri" w:cs="Calibri"/>
          <w:noProof/>
          <w:color w:val="222222"/>
          <w:sz w:val="24"/>
          <w:szCs w:val="24"/>
          <w:highlight w:val="white"/>
          <w:vertAlign w:val="superscript"/>
        </w:rPr>
        <w:t>2,12,13</w:t>
      </w:r>
      <w:r w:rsidR="00176DE3"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xml:space="preserve">. </w:t>
      </w:r>
    </w:p>
    <w:p w14:paraId="0000001D" w14:textId="77777777" w:rsidR="00DB4703" w:rsidRPr="00D0482C" w:rsidRDefault="00DB4703" w:rsidP="00577E69">
      <w:pPr>
        <w:spacing w:line="240" w:lineRule="auto"/>
        <w:jc w:val="both"/>
        <w:rPr>
          <w:rFonts w:ascii="Calibri" w:eastAsia="Georgia" w:hAnsi="Calibri" w:cs="Calibri"/>
          <w:color w:val="2E2E2E"/>
          <w:sz w:val="27"/>
          <w:szCs w:val="27"/>
          <w:highlight w:val="white"/>
        </w:rPr>
      </w:pPr>
    </w:p>
    <w:p w14:paraId="0000001E" w14:textId="2C214AD9" w:rsidR="00DB4703" w:rsidRPr="00D0482C" w:rsidRDefault="00AF0CA3" w:rsidP="00577E69">
      <w:pPr>
        <w:spacing w:line="240" w:lineRule="auto"/>
        <w:jc w:val="both"/>
        <w:rPr>
          <w:rFonts w:ascii="Calibri" w:eastAsia="Calibri" w:hAnsi="Calibri" w:cs="Calibri"/>
          <w:sz w:val="24"/>
          <w:szCs w:val="24"/>
        </w:rPr>
      </w:pPr>
      <w:r w:rsidRPr="00D0482C">
        <w:rPr>
          <w:rFonts w:ascii="Calibri" w:eastAsia="Calibri" w:hAnsi="Calibri" w:cs="Calibri"/>
          <w:color w:val="222222"/>
          <w:sz w:val="24"/>
          <w:szCs w:val="24"/>
          <w:highlight w:val="white"/>
        </w:rPr>
        <w:t>This paper describes the protocol for isolating and culturing embryonic rat SCG neurons. Over the past 50 years, primary neuronal cultures from the SCG have been mainly used for morphological studies with a limited number of studies examining the large-scale genomic or proteomic changes. This is mainly due to small tissue size resulting in the isolation of low amounts of DNA or protein, which makes it difficult to perform genomic and proteomic analyses on these neurons. However, in recent years, increased detection sensitivity has enabled development of methods to examine the genome, miRNome and proteome in the SCG neurons during dendritic growth developmen</w:t>
      </w:r>
      <w:r w:rsidR="00176DE3" w:rsidRPr="00D0482C">
        <w:rPr>
          <w:rFonts w:ascii="Calibri" w:eastAsia="Calibri" w:hAnsi="Calibri" w:cs="Calibri"/>
          <w:color w:val="222222"/>
          <w:sz w:val="24"/>
          <w:szCs w:val="24"/>
          <w:highlight w:val="white"/>
        </w:rPr>
        <w:t>t</w:t>
      </w:r>
      <w:r w:rsidR="00176DE3" w:rsidRPr="00D0482C">
        <w:rPr>
          <w:rFonts w:ascii="Calibri" w:eastAsia="Calibri" w:hAnsi="Calibri" w:cs="Calibri"/>
          <w:color w:val="222222"/>
          <w:sz w:val="24"/>
          <w:szCs w:val="24"/>
          <w:highlight w:val="white"/>
        </w:rPr>
        <w:fldChar w:fldCharType="begin" w:fldLock="1"/>
      </w:r>
      <w:r w:rsidR="00EA1727" w:rsidRPr="00D0482C">
        <w:rPr>
          <w:rFonts w:ascii="Calibri" w:eastAsia="Calibri" w:hAnsi="Calibri" w:cs="Calibri"/>
          <w:color w:val="222222"/>
          <w:sz w:val="24"/>
          <w:szCs w:val="24"/>
          <w:highlight w:val="white"/>
        </w:rPr>
        <w:instrText>ADDIN CSL_CITATION {"citationItems":[{"id":"ITEM-1","itemData":{"author":[{"dropping-particle":"","family":"Garred","given":"Michelle M","non-dropping-particle":"","parse-names":false,"suffix":""},{"dropping-particle":"","family":"Wang","given":"Michael M","non-dropping-particle":"","parse-names":false,"suffix":""},{"dropping-particle":"","family":"Guo","given":"Xin","non-dropping-particle":"","parse-names":false,"suffix":""},{"dropping-particle":"","family":"Harrington","given":"Christina A","non-dropping-particle":"","parse-names":false,"suffix":""},{"dropping-particle":"","family":"Lein","given":"Pamela J","non-dropping-particle":"","parse-names":false,"suffix":""}],"container-title":"PLoS ONE","editor":[{"dropping-particle":"","family":"Cunto","given":"Ferdinando","non-dropping-particle":"Di","parse-names":false,"suffix":""}],"id":"ITEM-1","issue":"7","issued":{"date-parts":[["2011"]]},"page":"e21754","title":"Transcriptional Responses of Cultured Rat Sympathetic Neurons during BMP-7-Induced Dendritic Growth","type":"article-journal","volume":"6"},"uris":["http://www.mendeley.com/documents/?uuid=e929226f-b307-4814-a3cf-710ee7aa3871"]},{"id":"ITEM-2","itemData":{"DOI":"10.1007/s10571-019-00688-2","ISSN":"15736830","abstract":"Neuronal connectivity is dependent on size and shape of the dendritic arbor. However, mechanisms controlling dendritic arborization, especially in the peripheral nervous system, are not completely understood. Previous studies have shown that bone morphogenetic proteins (BMPs) are important initiators of dendritic growth in peripheral neurons. In this study, we examined the hypothesis that post-transcriptional regulation mediated by microRNAs (miRNAs) is necessary for BMP-7-induced dendritic growth in these neurons. To examine the role of miRNAs in BMP-7-induced dendritic growth, microarray analyses was used to profile miRNA expression in cultured sympathetic neurons from the superior cervical ganglia of embryonic day 21 rat pups at 6 and 24 h after treatment with BMP-7 (50 ng/mL). Our data showed that BMP-7 significantly regulated the expression of 43 of the 762 miRNAs. Of the 43 miRNAs, 22 showed robust gene expression; 14 were upregulated by BMP-7 and 8 were downregulated by BMP-7. The expression profile for miR-335, miR-664-1*, miR-21, and miR-23b was confirmed using qPCR analyses. Functional studies using morphometric analyses of dendritic growth in cultured sympathetic neurons transfected with miRNA mimics and inhibitors indicated that miR-664-1*, miR-23b, and miR-21 regulated early stages of BMP-7-induced dendritic growth. In summary, our data provide evidence for miRNA-mediated post-transcriptional regulation as important downstream component of BMP-7 signaling during early stages of dendritic growth in sympathetic neurons.","author":[{"dropping-particle":"","family":"Pravoverov","given":"Kristina","non-dropping-particle":"","parse-names":false,"suffix":""},{"dropping-particle":"","family":"Whiting","given":"Katherine","non-dropping-particle":"","parse-names":false,"suffix":""},{"dropping-particle":"","family":"Thapa","given":"Slesha","non-dropping-particle":"","parse-names":false,"suffix":""},{"dropping-particle":"","family":"Bushong","given":"Trevor","non-dropping-particle":"","parse-names":false,"suffix":""},{"dropping-particle":"","family":"Trang","given":"Karen","non-dropping-particle":"","parse-names":false,"suffix":""},{"dropping-particle":"","family":"Lein","given":"Pamela J.","non-dropping-particle":"","parse-names":false,"suffix":""},{"dropping-particle":"","family":"Chandrasekaran","given":"Vidya","non-dropping-particle":"","parse-names":false,"suffix":""}],"container-title":"Cellular and Molecular Neurobiology","id":"ITEM-2","issue":"7","issued":{"date-parts":[["2019","10","1"]]},"page":"917-934","publisher":"Springer New York LLC","title":"MicroRNAs are Necessary for BMP-7-induced Dendritic Growth in Cultured Rat Sympathetic Neurons","type":"article-journal","volume":"39"},"uris":["http://www.mendeley.com/documents/?uuid=f4db1764-ba67-317c-86dd-a92e8d1f837c"]},{"id":"ITEM-3","itemData":{"DOI":"10.1261/rna.1833310","ISSN":"1469-9001","PMID":"20584895","abstract":"microRNAs (miRNAs) constitute a novel class of small, noncoding RNAs that act as negative post-transcriptional regulators of gene expression. Although the nervous system is a prominent site of miRNA expression, little is known about the spatial expression profiles of miRNAs in neurons. Here, we employed compartmentalized Campenot cell culture chambers to obtain a pure axonal RNA fraction of superior cervical ganglia (SCG) neurons, and determined the miRNA expression levels in these subcellular structural domains by microarray analysis and by real-time reverse-transcription polymerase chain reaction. The data revealed stable expression of a number of mature miRNAs that were enriched in the axons and presynaptic nerve terminals. Among the 130 miRNAs identified in the axon, miR-15b, miR-16, miR-204, and miR-221 were found to be highly abundant in distal axons as compared with the cell bodies of primary sympathetic neurons. Moreover, a number of miRNAs encoded by a common primary transcript (pri-miRNA) were differentially expressed in the distal axons, suggesting that there is a differential subcellular transport of miRNAs derived from the same coding region of the genome. Taken together, the data provide an important resource for future studies on the regulation of axonal protein synthesis and the role played by miRNAs in the maintenance of axonal structure and function as well as neuronal growth and development.","author":[{"dropping-particle":"","family":"Natera-Naranjo","given":"Orlangie","non-dropping-particle":"","parse-names":false,"suffix":""},{"dropping-particle":"","family":"Aschrafi","given":"Armaz","non-dropping-particle":"","parse-names":false,"suffix":""},{"dropping-particle":"","family":"Gioio","given":"Anthony E","non-dropping-particle":"","parse-names":false,"suffix":""},{"dropping-particle":"","family":"Kaplan","given":"Barry B","non-dropping-particle":"","parse-names":false,"suffix":""}],"container-title":"RNA (New York, N.Y.)","id":"ITEM-3","issue":"8","issued":{"date-parts":[["2010","8","1"]]},"page":"1516-29","title":"Identification and quantitative analyses of microRNAs located in the distal axons of sympathetic neurons.","type":"article-journal","volume":"16"},"uris":["http://www.mendeley.com/documents/?uuid=7f49fa62-eb47-4a73-b5c4-c2c29cfb1637"]},{"id":"ITEM-4","itemData":{"DOI":"10.1111/jnc.14821","ISSN":"0022-3042","author":[{"dropping-particle":"","family":"Aschrafi","given":"Armaz","non-dropping-particle":"","parse-names":false,"suffix":""},{"dropping-particle":"","family":"Berndt","given":"Adama","non-dropping-particle":"","parse-names":false,"suffix":""},{"dropping-particle":"","family":"Kowalak","given":"Jeffrey A.","non-dropping-particle":"","parse-names":false,"suffix":""},{"dropping-particle":"","family":"Gale","given":"Jenna R.","non-dropping-particle":"","parse-names":false,"suffix":""},{"dropping-particle":"","family":"Gioio","given":"Anthony E.","non-dropping-particle":"","parse-names":false,"suffix":""},{"dropping-particle":"","family":"Kaplan","given":"Barry B.","non-dropping-particle":"","parse-names":false,"suffix":""}],"container-title":"Journal of Neurochemistry","id":"ITEM-4","issue":"6","issued":{"date-parts":[["2019","9"]]},"page":"666-677","title":"Angiotensin II mediates the axonal trafficking of tyrosine hydroxylase and dopamine β‐hydroxylase mRNAs and enhances norepinephrine synthesis in primary sympathetic neurons","type":"article-journal","volume":"150"},"uris":["http://www.mendeley.com/documents/?uuid=59d40035-ef02-38ca-af8a-e60258b377eb"]}],"mendeley":{"formattedCitation":"&lt;sup&gt;14–17&lt;/sup&gt;","plainTextFormattedCitation":"14–17","previouslyFormattedCitation":"&lt;sup&gt;14–17&lt;/sup&gt;"},"properties":{"noteIndex":0},"schema":"https://github.com/citation-style-language/schema/raw/master/csl-citation.json"}</w:instrText>
      </w:r>
      <w:r w:rsidR="00176DE3" w:rsidRPr="00D0482C">
        <w:rPr>
          <w:rFonts w:ascii="Calibri" w:eastAsia="Calibri" w:hAnsi="Calibri" w:cs="Calibri"/>
          <w:color w:val="222222"/>
          <w:sz w:val="24"/>
          <w:szCs w:val="24"/>
          <w:highlight w:val="white"/>
        </w:rPr>
        <w:fldChar w:fldCharType="separate"/>
      </w:r>
      <w:r w:rsidR="00EA1727" w:rsidRPr="00D0482C">
        <w:rPr>
          <w:rFonts w:ascii="Calibri" w:eastAsia="Calibri" w:hAnsi="Calibri" w:cs="Calibri"/>
          <w:noProof/>
          <w:color w:val="222222"/>
          <w:sz w:val="24"/>
          <w:szCs w:val="24"/>
          <w:highlight w:val="white"/>
          <w:vertAlign w:val="superscript"/>
        </w:rPr>
        <w:t>14–17</w:t>
      </w:r>
      <w:r w:rsidR="00176DE3" w:rsidRPr="00D0482C">
        <w:rPr>
          <w:rFonts w:ascii="Calibri" w:eastAsia="Calibri" w:hAnsi="Calibri" w:cs="Calibri"/>
          <w:color w:val="222222"/>
          <w:sz w:val="24"/>
          <w:szCs w:val="24"/>
          <w:highlight w:val="white"/>
        </w:rPr>
        <w:fldChar w:fldCharType="end"/>
      </w:r>
      <w:r w:rsidRPr="00D0482C">
        <w:rPr>
          <w:rFonts w:ascii="Calibri" w:eastAsia="Calibri" w:hAnsi="Calibri" w:cs="Calibri"/>
          <w:color w:val="222222"/>
          <w:sz w:val="24"/>
          <w:szCs w:val="24"/>
          <w:highlight w:val="white"/>
        </w:rPr>
        <w:t xml:space="preserve">. This paper will also describe the method for morphological analysis of these neurons using immunocytochemistry and a protocol to obtain neuronal protein extracts for mass spectrometric analysis. </w:t>
      </w:r>
    </w:p>
    <w:p w14:paraId="0000001F" w14:textId="77777777" w:rsidR="00DB4703" w:rsidRPr="00D0482C" w:rsidRDefault="00DB4703" w:rsidP="00577E69">
      <w:pPr>
        <w:spacing w:line="240" w:lineRule="auto"/>
        <w:jc w:val="both"/>
        <w:rPr>
          <w:rFonts w:ascii="Calibri" w:eastAsia="Calibri" w:hAnsi="Calibri" w:cs="Calibri"/>
          <w:sz w:val="24"/>
          <w:szCs w:val="24"/>
        </w:rPr>
      </w:pPr>
    </w:p>
    <w:p w14:paraId="00000020" w14:textId="77777777"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color w:val="222222"/>
          <w:sz w:val="24"/>
          <w:szCs w:val="24"/>
          <w:highlight w:val="white"/>
        </w:rPr>
        <w:t xml:space="preserve">PROTOCOL: </w:t>
      </w:r>
    </w:p>
    <w:p w14:paraId="4290EE00" w14:textId="77777777" w:rsidR="006535CC" w:rsidRPr="00D0482C" w:rsidRDefault="006535CC" w:rsidP="00577E69">
      <w:pPr>
        <w:spacing w:line="240" w:lineRule="auto"/>
        <w:jc w:val="both"/>
        <w:rPr>
          <w:rFonts w:ascii="Calibri" w:eastAsia="Calibri" w:hAnsi="Calibri" w:cs="Calibri"/>
          <w:b/>
          <w:sz w:val="24"/>
          <w:szCs w:val="24"/>
        </w:rPr>
      </w:pPr>
    </w:p>
    <w:p w14:paraId="4D075D2D" w14:textId="77777777" w:rsidR="006535CC" w:rsidRPr="006535CC" w:rsidRDefault="006535CC" w:rsidP="00577E69">
      <w:pPr>
        <w:spacing w:line="240" w:lineRule="auto"/>
        <w:rPr>
          <w:rFonts w:ascii="Calibri" w:eastAsia="Calibri" w:hAnsi="Calibri" w:cs="Calibri"/>
          <w:b/>
          <w:sz w:val="24"/>
          <w:szCs w:val="24"/>
        </w:rPr>
      </w:pPr>
      <w:r w:rsidRPr="006535CC">
        <w:rPr>
          <w:rFonts w:ascii="Calibri" w:eastAsia="Calibri" w:hAnsi="Calibri" w:cs="Calibri"/>
          <w:bCs/>
          <w:sz w:val="24"/>
          <w:szCs w:val="24"/>
        </w:rPr>
        <w:t>All procedures performed in studies involving animals were approved by the Institutional Animal Care and Use Committee (IACUC) at Saint Mary’s College of California.</w:t>
      </w:r>
      <w:r w:rsidRPr="00D0482C">
        <w:rPr>
          <w:rFonts w:ascii="Calibri" w:eastAsia="Calibri" w:hAnsi="Calibri" w:cs="Calibri"/>
          <w:b/>
          <w:sz w:val="24"/>
          <w:szCs w:val="24"/>
        </w:rPr>
        <w:t xml:space="preserve"> </w:t>
      </w:r>
      <w:r w:rsidRPr="00D0482C">
        <w:rPr>
          <w:rFonts w:ascii="Calibri" w:eastAsia="Calibri" w:hAnsi="Calibri" w:cs="Calibri"/>
          <w:sz w:val="24"/>
          <w:szCs w:val="24"/>
        </w:rPr>
        <w:t>The animal care and use guidelines at Saint Mary’s College were developed based on the guidelines provided by Office of Laboratory Animal Welfare at the National Institute for Health (</w:t>
      </w:r>
      <w:hyperlink r:id="rId11">
        <w:r w:rsidRPr="00D0482C">
          <w:rPr>
            <w:rFonts w:ascii="Calibri" w:eastAsia="Calibri" w:hAnsi="Calibri" w:cs="Calibri"/>
            <w:color w:val="1155CC"/>
            <w:sz w:val="24"/>
            <w:szCs w:val="24"/>
            <w:u w:val="single"/>
          </w:rPr>
          <w:t>https://olaw.nih.gov/sites/default/files/PHSPolicyLabAnimals.pdf</w:t>
        </w:r>
      </w:hyperlink>
      <w:r w:rsidRPr="00D0482C">
        <w:rPr>
          <w:rFonts w:ascii="Calibri" w:eastAsia="Calibri" w:hAnsi="Calibri" w:cs="Calibri"/>
          <w:sz w:val="24"/>
          <w:szCs w:val="24"/>
        </w:rPr>
        <w:t xml:space="preserve"> and </w:t>
      </w:r>
      <w:hyperlink r:id="rId12">
        <w:r w:rsidRPr="00D0482C">
          <w:rPr>
            <w:rFonts w:ascii="Calibri" w:eastAsia="Calibri" w:hAnsi="Calibri" w:cs="Calibri"/>
            <w:color w:val="1155CC"/>
            <w:sz w:val="24"/>
            <w:szCs w:val="24"/>
            <w:u w:val="single"/>
          </w:rPr>
          <w:t>https://olaw.nih.gov/sites/default/files/Guide-for-the-Care-and-Use-of-Laboratory-Animals.pdf</w:t>
        </w:r>
      </w:hyperlink>
      <w:r w:rsidRPr="00D0482C">
        <w:rPr>
          <w:rFonts w:ascii="Calibri" w:eastAsia="Calibri" w:hAnsi="Calibri" w:cs="Calibri"/>
          <w:sz w:val="24"/>
          <w:szCs w:val="24"/>
        </w:rPr>
        <w:t xml:space="preserve">). </w:t>
      </w:r>
    </w:p>
    <w:p w14:paraId="00000021" w14:textId="77777777" w:rsidR="00DB4703" w:rsidRPr="00D0482C" w:rsidRDefault="00DB4703" w:rsidP="00577E69">
      <w:pPr>
        <w:spacing w:line="240" w:lineRule="auto"/>
        <w:jc w:val="both"/>
        <w:rPr>
          <w:rFonts w:ascii="Calibri" w:eastAsia="Calibri" w:hAnsi="Calibri" w:cs="Calibri"/>
          <w:b/>
          <w:sz w:val="24"/>
          <w:szCs w:val="24"/>
          <w:highlight w:val="white"/>
        </w:rPr>
      </w:pPr>
    </w:p>
    <w:p w14:paraId="00000022" w14:textId="0BB72FD0"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 xml:space="preserve">Preparation of </w:t>
      </w:r>
      <w:r w:rsidR="00577E69" w:rsidRPr="00D0482C">
        <w:rPr>
          <w:rFonts w:ascii="Calibri" w:eastAsia="Calibri" w:hAnsi="Calibri" w:cs="Calibri"/>
          <w:b/>
          <w:sz w:val="24"/>
          <w:szCs w:val="24"/>
          <w:highlight w:val="white"/>
        </w:rPr>
        <w:t>culture media (also referred to as control medium)</w:t>
      </w:r>
    </w:p>
    <w:p w14:paraId="318687F3" w14:textId="77777777" w:rsidR="00D0482C" w:rsidRPr="00D0482C" w:rsidRDefault="00D0482C" w:rsidP="00577E69">
      <w:pPr>
        <w:spacing w:line="240" w:lineRule="auto"/>
        <w:jc w:val="both"/>
        <w:rPr>
          <w:rFonts w:ascii="Calibri" w:eastAsia="Calibri" w:hAnsi="Calibri" w:cs="Calibri"/>
          <w:b/>
          <w:sz w:val="24"/>
          <w:szCs w:val="24"/>
          <w:highlight w:val="white"/>
        </w:rPr>
      </w:pPr>
    </w:p>
    <w:p w14:paraId="0000002D" w14:textId="14B20802" w:rsidR="00DB4703" w:rsidRPr="00D0482C" w:rsidRDefault="00AF0CA3" w:rsidP="00577E69">
      <w:pPr>
        <w:pStyle w:val="ListParagraph"/>
        <w:numPr>
          <w:ilvl w:val="1"/>
          <w:numId w:val="2"/>
        </w:numPr>
        <w:spacing w:line="240" w:lineRule="auto"/>
        <w:ind w:left="0" w:firstLine="0"/>
        <w:jc w:val="both"/>
        <w:rPr>
          <w:rFonts w:ascii="Calibri" w:hAnsi="Calibri" w:cs="Calibri"/>
          <w:color w:val="000000"/>
          <w:sz w:val="24"/>
          <w:szCs w:val="24"/>
          <w:highlight w:val="white"/>
        </w:rPr>
      </w:pPr>
      <w:r w:rsidRPr="00D0482C">
        <w:rPr>
          <w:rFonts w:ascii="Calibri" w:eastAsia="Calibri" w:hAnsi="Calibri" w:cs="Calibri"/>
          <w:sz w:val="24"/>
          <w:szCs w:val="24"/>
          <w:highlight w:val="white"/>
        </w:rPr>
        <w:t>Add the following ingredients, in the order listed below, to a sterile 500 mL flask:</w:t>
      </w:r>
      <w:r w:rsidR="00D0482C" w:rsidRPr="00D0482C">
        <w:rPr>
          <w:rFonts w:ascii="Calibri" w:eastAsia="Calibri" w:hAnsi="Calibri" w:cs="Calibri"/>
          <w:sz w:val="24"/>
          <w:szCs w:val="24"/>
          <w:highlight w:val="white"/>
        </w:rPr>
        <w:t xml:space="preserve"> </w:t>
      </w:r>
      <w:r w:rsidRPr="00D0482C">
        <w:rPr>
          <w:rFonts w:ascii="Calibri" w:eastAsia="Calibri" w:hAnsi="Calibri" w:cs="Calibri"/>
          <w:color w:val="000000"/>
          <w:sz w:val="24"/>
          <w:szCs w:val="24"/>
          <w:highlight w:val="white"/>
        </w:rPr>
        <w:t>190 mL of 1</w:t>
      </w:r>
      <w:r w:rsidR="00D0482C" w:rsidRPr="00D0482C">
        <w:rPr>
          <w:rFonts w:ascii="Calibri" w:eastAsia="Calibri" w:hAnsi="Calibri" w:cs="Calibri"/>
          <w:color w:val="000000"/>
          <w:sz w:val="24"/>
          <w:szCs w:val="24"/>
          <w:highlight w:val="white"/>
        </w:rPr>
        <w:t>x</w:t>
      </w:r>
      <w:r w:rsidRPr="00D0482C">
        <w:rPr>
          <w:rFonts w:ascii="Calibri" w:eastAsia="Calibri" w:hAnsi="Calibri" w:cs="Calibri"/>
          <w:color w:val="000000"/>
          <w:sz w:val="24"/>
          <w:szCs w:val="24"/>
          <w:highlight w:val="white"/>
        </w:rPr>
        <w:t xml:space="preserve"> low-glucose DMEM</w:t>
      </w:r>
      <w:r w:rsidR="00D0482C" w:rsidRPr="00D0482C">
        <w:rPr>
          <w:rFonts w:ascii="Calibri" w:eastAsia="Calibri" w:hAnsi="Calibri" w:cs="Calibri"/>
          <w:color w:val="000000"/>
          <w:sz w:val="24"/>
          <w:szCs w:val="24"/>
          <w:highlight w:val="white"/>
        </w:rPr>
        <w:t xml:space="preserve">, </w:t>
      </w:r>
      <w:r w:rsidRPr="00D0482C">
        <w:rPr>
          <w:rFonts w:ascii="Calibri" w:eastAsia="Calibri" w:hAnsi="Calibri" w:cs="Calibri"/>
          <w:color w:val="000000"/>
          <w:sz w:val="24"/>
          <w:szCs w:val="24"/>
          <w:highlight w:val="white"/>
        </w:rPr>
        <w:t xml:space="preserve">10 mL of 20 mg/mL </w:t>
      </w:r>
      <w:r w:rsidR="00D0482C" w:rsidRPr="00D0482C">
        <w:rPr>
          <w:rFonts w:ascii="Calibri" w:eastAsia="Calibri" w:hAnsi="Calibri" w:cs="Calibri"/>
          <w:color w:val="000000"/>
          <w:sz w:val="24"/>
          <w:szCs w:val="24"/>
          <w:highlight w:val="white"/>
        </w:rPr>
        <w:t>f</w:t>
      </w:r>
      <w:r w:rsidRPr="00D0482C">
        <w:rPr>
          <w:rFonts w:ascii="Calibri" w:eastAsia="Calibri" w:hAnsi="Calibri" w:cs="Calibri"/>
          <w:sz w:val="24"/>
          <w:szCs w:val="24"/>
          <w:highlight w:val="white"/>
        </w:rPr>
        <w:t>atty acid free bovine serum albumin</w:t>
      </w:r>
      <w:r w:rsidR="007071FB" w:rsidRPr="00D0482C">
        <w:rPr>
          <w:rFonts w:ascii="Calibri" w:eastAsia="Calibri" w:hAnsi="Calibri" w:cs="Calibri"/>
          <w:sz w:val="24"/>
          <w:szCs w:val="24"/>
          <w:highlight w:val="white"/>
        </w:rPr>
        <w:t>(FAF-BSA)</w:t>
      </w:r>
      <w:r w:rsidRPr="00D0482C">
        <w:rPr>
          <w:rFonts w:ascii="Calibri" w:eastAsia="Calibri" w:hAnsi="Calibri" w:cs="Calibri"/>
          <w:sz w:val="24"/>
          <w:szCs w:val="24"/>
          <w:highlight w:val="white"/>
        </w:rPr>
        <w:t xml:space="preserve"> </w:t>
      </w:r>
      <w:r w:rsidRPr="00D0482C">
        <w:rPr>
          <w:rFonts w:ascii="Calibri" w:eastAsia="Calibri" w:hAnsi="Calibri" w:cs="Calibri"/>
          <w:color w:val="000000"/>
          <w:sz w:val="24"/>
          <w:szCs w:val="24"/>
          <w:highlight w:val="white"/>
        </w:rPr>
        <w:t xml:space="preserve">in </w:t>
      </w:r>
      <w:r w:rsidRPr="00D0482C">
        <w:rPr>
          <w:rFonts w:ascii="Calibri" w:eastAsia="Calibri" w:hAnsi="Calibri" w:cs="Calibri"/>
          <w:color w:val="000000"/>
          <w:sz w:val="24"/>
          <w:szCs w:val="24"/>
          <w:highlight w:val="white"/>
        </w:rPr>
        <w:lastRenderedPageBreak/>
        <w:t>DMEM</w:t>
      </w:r>
      <w:r w:rsidR="00D0482C" w:rsidRPr="00D0482C">
        <w:rPr>
          <w:rFonts w:ascii="Calibri" w:eastAsia="Calibri" w:hAnsi="Calibri" w:cs="Calibri"/>
          <w:color w:val="000000"/>
          <w:sz w:val="24"/>
          <w:szCs w:val="24"/>
          <w:highlight w:val="white"/>
        </w:rPr>
        <w:t xml:space="preserve">, </w:t>
      </w:r>
      <w:r w:rsidRPr="00D0482C">
        <w:rPr>
          <w:rFonts w:ascii="Calibri" w:eastAsia="Calibri" w:hAnsi="Calibri" w:cs="Calibri"/>
          <w:color w:val="000000"/>
          <w:sz w:val="24"/>
          <w:szCs w:val="24"/>
          <w:highlight w:val="white"/>
        </w:rPr>
        <w:t>2.8 mL of 200 mM L-</w:t>
      </w:r>
      <w:r w:rsidR="00D0482C">
        <w:rPr>
          <w:rFonts w:ascii="Calibri" w:eastAsia="Calibri" w:hAnsi="Calibri" w:cs="Calibri"/>
          <w:color w:val="000000"/>
          <w:sz w:val="24"/>
          <w:szCs w:val="24"/>
          <w:highlight w:val="white"/>
        </w:rPr>
        <w:t>g</w:t>
      </w:r>
      <w:r w:rsidRPr="00D0482C">
        <w:rPr>
          <w:rFonts w:ascii="Calibri" w:eastAsia="Calibri" w:hAnsi="Calibri" w:cs="Calibri"/>
          <w:color w:val="000000"/>
          <w:sz w:val="24"/>
          <w:szCs w:val="24"/>
          <w:highlight w:val="white"/>
        </w:rPr>
        <w:t>lutamine</w:t>
      </w:r>
      <w:r w:rsidR="00D0482C" w:rsidRPr="00D0482C">
        <w:rPr>
          <w:rFonts w:ascii="Calibri" w:eastAsia="Calibri" w:hAnsi="Calibri" w:cs="Calibri"/>
          <w:color w:val="000000"/>
          <w:sz w:val="24"/>
          <w:szCs w:val="24"/>
          <w:highlight w:val="white"/>
        </w:rPr>
        <w:t xml:space="preserve">, </w:t>
      </w:r>
      <w:r w:rsidRPr="00D0482C">
        <w:rPr>
          <w:rFonts w:ascii="Calibri" w:eastAsia="Calibri" w:hAnsi="Calibri" w:cs="Calibri"/>
          <w:color w:val="000000"/>
          <w:sz w:val="24"/>
          <w:szCs w:val="24"/>
          <w:highlight w:val="white"/>
        </w:rPr>
        <w:t>4 mL of 100</w:t>
      </w:r>
      <w:r w:rsidR="00D0482C">
        <w:rPr>
          <w:rFonts w:ascii="Calibri" w:eastAsia="Calibri" w:hAnsi="Calibri" w:cs="Calibri"/>
          <w:color w:val="000000"/>
          <w:sz w:val="24"/>
          <w:szCs w:val="24"/>
          <w:highlight w:val="white"/>
        </w:rPr>
        <w:t>x</w:t>
      </w:r>
      <w:r w:rsidRPr="00D0482C">
        <w:rPr>
          <w:rFonts w:ascii="Calibri" w:eastAsia="Calibri" w:hAnsi="Calibri" w:cs="Calibri"/>
          <w:color w:val="000000"/>
          <w:sz w:val="24"/>
          <w:szCs w:val="24"/>
          <w:highlight w:val="white"/>
        </w:rPr>
        <w:t xml:space="preserve"> </w:t>
      </w:r>
      <w:r w:rsidR="00D0482C" w:rsidRPr="00D0482C">
        <w:rPr>
          <w:rFonts w:ascii="Calibri" w:eastAsia="Calibri" w:hAnsi="Calibri" w:cs="Calibri"/>
          <w:color w:val="000000"/>
          <w:sz w:val="24"/>
          <w:szCs w:val="24"/>
          <w:highlight w:val="white"/>
        </w:rPr>
        <w:t xml:space="preserve">insulin-selenium-transferrin </w:t>
      </w:r>
      <w:r w:rsidRPr="00D0482C">
        <w:rPr>
          <w:rFonts w:ascii="Calibri" w:eastAsia="Calibri" w:hAnsi="Calibri" w:cs="Calibri"/>
          <w:color w:val="000000"/>
          <w:sz w:val="24"/>
          <w:szCs w:val="24"/>
          <w:highlight w:val="white"/>
        </w:rPr>
        <w:t>mixture</w:t>
      </w:r>
      <w:r w:rsidR="00D0482C" w:rsidRPr="00D0482C">
        <w:rPr>
          <w:rFonts w:ascii="Calibri" w:eastAsia="Calibri" w:hAnsi="Calibri" w:cs="Calibri"/>
          <w:color w:val="000000"/>
          <w:sz w:val="24"/>
          <w:szCs w:val="24"/>
          <w:highlight w:val="white"/>
        </w:rPr>
        <w:t xml:space="preserve">, </w:t>
      </w:r>
      <w:r w:rsidRPr="00D0482C">
        <w:rPr>
          <w:rFonts w:ascii="Calibri" w:eastAsia="Calibri" w:hAnsi="Calibri" w:cs="Calibri"/>
          <w:color w:val="000000"/>
          <w:sz w:val="24"/>
          <w:szCs w:val="24"/>
          <w:highlight w:val="white"/>
        </w:rPr>
        <w:t xml:space="preserve">0.4 mL of 125 </w:t>
      </w:r>
      <w:r w:rsidR="00D0482C" w:rsidRPr="00D0482C">
        <w:rPr>
          <w:rFonts w:ascii="Calibri" w:eastAsia="Cambria Math" w:hAnsi="Calibri" w:cs="Calibri"/>
          <w:color w:val="000000"/>
          <w:sz w:val="24"/>
          <w:szCs w:val="24"/>
          <w:highlight w:val="white"/>
        </w:rPr>
        <w:t>µ</w:t>
      </w:r>
      <w:r w:rsidRPr="00D0482C">
        <w:rPr>
          <w:rFonts w:ascii="Calibri" w:eastAsia="Calibri" w:hAnsi="Calibri" w:cs="Calibri"/>
          <w:color w:val="000000"/>
          <w:sz w:val="24"/>
          <w:szCs w:val="24"/>
          <w:highlight w:val="white"/>
        </w:rPr>
        <w:t xml:space="preserve">g/mL nerve growth factor (in 0.2% </w:t>
      </w:r>
      <w:r w:rsidR="007071FB" w:rsidRPr="00D0482C">
        <w:rPr>
          <w:rFonts w:ascii="Calibri" w:eastAsia="Calibri" w:hAnsi="Calibri" w:cs="Calibri"/>
          <w:color w:val="000000"/>
          <w:sz w:val="24"/>
          <w:szCs w:val="24"/>
        </w:rPr>
        <w:t>inert protein stabilizer</w:t>
      </w:r>
      <w:r w:rsidRPr="00D0482C">
        <w:rPr>
          <w:rFonts w:ascii="Calibri" w:eastAsia="Calibri" w:hAnsi="Calibri" w:cs="Calibri"/>
          <w:color w:val="000000"/>
          <w:sz w:val="24"/>
          <w:szCs w:val="24"/>
        </w:rPr>
        <w:t xml:space="preserve"> </w:t>
      </w:r>
      <w:r w:rsidRPr="00D0482C">
        <w:rPr>
          <w:rFonts w:ascii="Calibri" w:eastAsia="Calibri" w:hAnsi="Calibri" w:cs="Calibri"/>
          <w:color w:val="000000"/>
          <w:sz w:val="24"/>
          <w:szCs w:val="24"/>
          <w:highlight w:val="white"/>
        </w:rPr>
        <w:t>in DMEM)</w:t>
      </w:r>
      <w:r w:rsidR="00D0482C" w:rsidRPr="00D0482C">
        <w:rPr>
          <w:rFonts w:ascii="Calibri" w:eastAsia="Calibri" w:hAnsi="Calibri" w:cs="Calibri"/>
          <w:color w:val="000000"/>
          <w:sz w:val="24"/>
          <w:szCs w:val="24"/>
          <w:highlight w:val="white"/>
        </w:rPr>
        <w:t xml:space="preserve">, and </w:t>
      </w:r>
      <w:r w:rsidRPr="00D0482C">
        <w:rPr>
          <w:rFonts w:ascii="Calibri" w:eastAsia="Calibri" w:hAnsi="Calibri" w:cs="Calibri"/>
          <w:color w:val="000000"/>
          <w:sz w:val="24"/>
          <w:szCs w:val="24"/>
          <w:highlight w:val="white"/>
        </w:rPr>
        <w:t xml:space="preserve">200 mL of </w:t>
      </w:r>
      <w:r w:rsidR="007071FB" w:rsidRPr="00D0482C">
        <w:rPr>
          <w:rFonts w:ascii="Calibri" w:eastAsia="Calibri" w:hAnsi="Calibri" w:cs="Calibri"/>
          <w:color w:val="000000"/>
          <w:sz w:val="24"/>
          <w:szCs w:val="24"/>
          <w:highlight w:val="white"/>
        </w:rPr>
        <w:t xml:space="preserve">Ham’s </w:t>
      </w:r>
      <w:r w:rsidRPr="00D0482C">
        <w:rPr>
          <w:rFonts w:ascii="Calibri" w:eastAsia="Calibri" w:hAnsi="Calibri" w:cs="Calibri"/>
          <w:color w:val="000000"/>
          <w:sz w:val="24"/>
          <w:szCs w:val="24"/>
          <w:highlight w:val="white"/>
        </w:rPr>
        <w:t xml:space="preserve">F-12 medium. </w:t>
      </w:r>
    </w:p>
    <w:p w14:paraId="2AFD4974" w14:textId="77777777" w:rsidR="00D0482C" w:rsidRPr="00D0482C" w:rsidRDefault="00D0482C" w:rsidP="00577E69">
      <w:pPr>
        <w:pStyle w:val="ListParagraph"/>
        <w:spacing w:line="240" w:lineRule="auto"/>
        <w:ind w:left="0"/>
        <w:jc w:val="both"/>
        <w:rPr>
          <w:rFonts w:ascii="Calibri" w:hAnsi="Calibri" w:cs="Calibri"/>
          <w:color w:val="000000"/>
          <w:sz w:val="24"/>
          <w:szCs w:val="24"/>
          <w:highlight w:val="white"/>
        </w:rPr>
      </w:pPr>
    </w:p>
    <w:p w14:paraId="0000002E" w14:textId="7122CA91" w:rsidR="00DB4703" w:rsidRDefault="00AF0CA3" w:rsidP="00577E69">
      <w:pPr>
        <w:pStyle w:val="ListParagraph"/>
        <w:numPr>
          <w:ilvl w:val="1"/>
          <w:numId w:val="2"/>
        </w:numPr>
        <w:spacing w:line="240" w:lineRule="auto"/>
        <w:ind w:left="0" w:firstLine="0"/>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Make sure to coat the pipette with the medium containing FAF-BSA prior to the addition of protein-containing solutions such as </w:t>
      </w:r>
      <w:r w:rsidR="00D0482C" w:rsidRPr="00D0482C">
        <w:rPr>
          <w:rFonts w:ascii="Calibri" w:eastAsia="Calibri" w:hAnsi="Calibri" w:cs="Calibri"/>
          <w:sz w:val="24"/>
          <w:szCs w:val="24"/>
          <w:highlight w:val="white"/>
        </w:rPr>
        <w:t xml:space="preserve">insulin-selenium-transferrin </w:t>
      </w:r>
      <w:r w:rsidRPr="00D0482C">
        <w:rPr>
          <w:rFonts w:ascii="Calibri" w:eastAsia="Calibri" w:hAnsi="Calibri" w:cs="Calibri"/>
          <w:sz w:val="24"/>
          <w:szCs w:val="24"/>
          <w:highlight w:val="white"/>
        </w:rPr>
        <w:t xml:space="preserve">and NGF to prevent sticking of proteins to the pipette. </w:t>
      </w:r>
    </w:p>
    <w:p w14:paraId="650F042A" w14:textId="77777777" w:rsidR="00D0482C" w:rsidRPr="00D0482C" w:rsidRDefault="00D0482C" w:rsidP="00577E69">
      <w:pPr>
        <w:pStyle w:val="ListParagraph"/>
        <w:spacing w:line="240" w:lineRule="auto"/>
        <w:ind w:left="0"/>
        <w:jc w:val="both"/>
        <w:rPr>
          <w:rFonts w:ascii="Calibri" w:eastAsia="Calibri" w:hAnsi="Calibri" w:cs="Calibri"/>
          <w:sz w:val="24"/>
          <w:szCs w:val="24"/>
          <w:highlight w:val="white"/>
        </w:rPr>
      </w:pPr>
    </w:p>
    <w:p w14:paraId="0000002F" w14:textId="2C5030D9"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highlight w:val="white"/>
        </w:rPr>
      </w:pPr>
      <w:r w:rsidRPr="00D0482C">
        <w:rPr>
          <w:rFonts w:ascii="Calibri" w:eastAsia="Calibri" w:hAnsi="Calibri" w:cs="Calibri"/>
          <w:sz w:val="24"/>
          <w:szCs w:val="24"/>
          <w:highlight w:val="white"/>
        </w:rPr>
        <w:t>Swirl the flask to mix the ingredients after each addition. Mix thoroughly with a 25 mL pipette after addition of F-12.</w:t>
      </w:r>
    </w:p>
    <w:p w14:paraId="07C925EF" w14:textId="77777777" w:rsidR="00D0482C" w:rsidRPr="00D0482C" w:rsidRDefault="00D0482C" w:rsidP="00577E69">
      <w:pPr>
        <w:pStyle w:val="ListParagraph"/>
        <w:spacing w:line="240" w:lineRule="auto"/>
        <w:ind w:left="0"/>
        <w:jc w:val="both"/>
        <w:rPr>
          <w:rFonts w:ascii="Calibri" w:eastAsia="Calibri" w:hAnsi="Calibri" w:cs="Calibri"/>
          <w:sz w:val="24"/>
          <w:szCs w:val="24"/>
          <w:highlight w:val="white"/>
        </w:rPr>
      </w:pPr>
    </w:p>
    <w:p w14:paraId="00000030" w14:textId="04E26C4E"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Aliquot the culture media in 10 mL aliquots and store at -80 </w:t>
      </w:r>
      <w:r w:rsidR="006535CC">
        <w:rPr>
          <w:rFonts w:ascii="Calibri" w:eastAsia="Calibri" w:hAnsi="Calibri" w:cs="Calibri"/>
          <w:sz w:val="24"/>
          <w:szCs w:val="24"/>
        </w:rPr>
        <w:t>°</w:t>
      </w:r>
      <w:r w:rsidRPr="00D0482C">
        <w:rPr>
          <w:rFonts w:ascii="Calibri" w:eastAsia="Calibri" w:hAnsi="Calibri" w:cs="Calibri"/>
          <w:sz w:val="24"/>
          <w:szCs w:val="24"/>
          <w:highlight w:val="white"/>
        </w:rPr>
        <w:t>C</w:t>
      </w:r>
      <w:r w:rsidR="00BE7F38" w:rsidRPr="00D0482C">
        <w:rPr>
          <w:rFonts w:ascii="Calibri" w:eastAsia="Calibri" w:hAnsi="Calibri" w:cs="Calibri"/>
          <w:sz w:val="24"/>
          <w:szCs w:val="24"/>
          <w:highlight w:val="white"/>
        </w:rPr>
        <w:t>. The aliquots can be stored for six months without loss of activity.</w:t>
      </w:r>
      <w:r w:rsidRPr="00D0482C">
        <w:rPr>
          <w:rFonts w:ascii="Calibri" w:eastAsia="Calibri" w:hAnsi="Calibri" w:cs="Calibri"/>
          <w:sz w:val="24"/>
          <w:szCs w:val="24"/>
          <w:highlight w:val="white"/>
        </w:rPr>
        <w:t xml:space="preserve"> </w:t>
      </w:r>
    </w:p>
    <w:p w14:paraId="00000031" w14:textId="77777777" w:rsidR="00DB4703" w:rsidRPr="00D0482C" w:rsidRDefault="00DB4703" w:rsidP="00577E69">
      <w:pPr>
        <w:spacing w:line="240" w:lineRule="auto"/>
        <w:jc w:val="both"/>
        <w:rPr>
          <w:rFonts w:ascii="Calibri" w:eastAsia="Calibri" w:hAnsi="Calibri" w:cs="Calibri"/>
          <w:b/>
          <w:sz w:val="24"/>
          <w:szCs w:val="24"/>
        </w:rPr>
      </w:pPr>
    </w:p>
    <w:p w14:paraId="00000032" w14:textId="4A32D642"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rPr>
        <w:t xml:space="preserve">Preparation of </w:t>
      </w:r>
      <w:r w:rsidR="006535CC">
        <w:rPr>
          <w:rFonts w:ascii="Calibri" w:eastAsia="Calibri" w:hAnsi="Calibri" w:cs="Calibri"/>
          <w:b/>
          <w:sz w:val="24"/>
          <w:szCs w:val="24"/>
        </w:rPr>
        <w:t>p</w:t>
      </w:r>
      <w:r w:rsidRPr="00D0482C">
        <w:rPr>
          <w:rFonts w:ascii="Calibri" w:eastAsia="Calibri" w:hAnsi="Calibri" w:cs="Calibri"/>
          <w:b/>
          <w:sz w:val="24"/>
          <w:szCs w:val="24"/>
        </w:rPr>
        <w:t>lates for culturing neurons</w:t>
      </w:r>
    </w:p>
    <w:p w14:paraId="00000033" w14:textId="77777777" w:rsidR="00DB4703" w:rsidRPr="00D0482C" w:rsidRDefault="00DB4703" w:rsidP="00577E69">
      <w:pPr>
        <w:spacing w:line="240" w:lineRule="auto"/>
        <w:jc w:val="both"/>
        <w:rPr>
          <w:rFonts w:ascii="Calibri" w:eastAsia="Calibri" w:hAnsi="Calibri" w:cs="Calibri"/>
          <w:b/>
          <w:sz w:val="24"/>
          <w:szCs w:val="24"/>
        </w:rPr>
      </w:pPr>
    </w:p>
    <w:p w14:paraId="00000034" w14:textId="4B3C6A48"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Dilute a 1 mg/mL stock of poly-D-lysine (made in 0.5 M Tris buffer, pH 8) to 100 </w:t>
      </w:r>
      <w:r w:rsidR="00D0482C">
        <w:rPr>
          <w:rFonts w:ascii="Calibri" w:eastAsia="Symbol" w:hAnsi="Calibri" w:cs="Calibri"/>
          <w:sz w:val="24"/>
          <w:szCs w:val="24"/>
        </w:rPr>
        <w:t>µ</w:t>
      </w:r>
      <w:r w:rsidRPr="00D0482C">
        <w:rPr>
          <w:rFonts w:ascii="Calibri" w:eastAsia="Calibri" w:hAnsi="Calibri" w:cs="Calibri"/>
          <w:sz w:val="24"/>
          <w:szCs w:val="24"/>
        </w:rPr>
        <w:t xml:space="preserve">g/mL with </w:t>
      </w:r>
      <w:r w:rsidRPr="00D0482C">
        <w:rPr>
          <w:rFonts w:ascii="Calibri" w:eastAsia="Calibri" w:hAnsi="Calibri" w:cs="Calibri"/>
          <w:sz w:val="24"/>
          <w:szCs w:val="24"/>
          <w:highlight w:val="white"/>
        </w:rPr>
        <w:t>sterile</w:t>
      </w:r>
      <w:r w:rsidRPr="00D0482C">
        <w:rPr>
          <w:rFonts w:ascii="Calibri" w:eastAsia="Calibri" w:hAnsi="Calibri" w:cs="Calibri"/>
          <w:sz w:val="24"/>
          <w:szCs w:val="24"/>
        </w:rPr>
        <w:t xml:space="preserve"> distilled water.</w:t>
      </w:r>
    </w:p>
    <w:p w14:paraId="00000035" w14:textId="77777777" w:rsidR="00DB4703" w:rsidRPr="00D0482C" w:rsidRDefault="00DB4703" w:rsidP="00577E69">
      <w:pPr>
        <w:spacing w:line="240" w:lineRule="auto"/>
        <w:jc w:val="both"/>
        <w:rPr>
          <w:rFonts w:ascii="Calibri" w:eastAsia="Calibri" w:hAnsi="Calibri" w:cs="Calibri"/>
          <w:sz w:val="24"/>
          <w:szCs w:val="24"/>
        </w:rPr>
      </w:pPr>
    </w:p>
    <w:p w14:paraId="00000036" w14:textId="16CF46C2"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For proteomic or genomic analysis, one to two days before the dissection, coat 6-well plates with approximately 2 mL of sterile 100 g/mL of poly-D-lysine (PDL). This is necessary to ensure cell </w:t>
      </w:r>
      <w:r w:rsidRPr="00D0482C">
        <w:rPr>
          <w:rFonts w:ascii="Calibri" w:eastAsia="Calibri" w:hAnsi="Calibri" w:cs="Calibri"/>
          <w:sz w:val="24"/>
          <w:szCs w:val="24"/>
          <w:highlight w:val="white"/>
        </w:rPr>
        <w:t>adhesion</w:t>
      </w:r>
      <w:r w:rsidRPr="00D0482C">
        <w:rPr>
          <w:rFonts w:ascii="Calibri" w:eastAsia="Calibri" w:hAnsi="Calibri" w:cs="Calibri"/>
          <w:sz w:val="24"/>
          <w:szCs w:val="24"/>
        </w:rPr>
        <w:t xml:space="preserve"> to the well. Wrap the plates with cling film and store the plates overnight at 4 </w:t>
      </w:r>
      <w:r w:rsidR="00D0482C">
        <w:rPr>
          <w:rFonts w:ascii="Calibri" w:eastAsia="Calibri" w:hAnsi="Calibri" w:cs="Calibri"/>
          <w:sz w:val="24"/>
          <w:szCs w:val="24"/>
        </w:rPr>
        <w:t>°</w:t>
      </w:r>
      <w:r w:rsidRPr="00D0482C">
        <w:rPr>
          <w:rFonts w:ascii="Calibri" w:eastAsia="Calibri" w:hAnsi="Calibri" w:cs="Calibri"/>
          <w:sz w:val="24"/>
          <w:szCs w:val="24"/>
        </w:rPr>
        <w:t>C.</w:t>
      </w:r>
    </w:p>
    <w:p w14:paraId="00000037" w14:textId="77777777" w:rsidR="00DB4703" w:rsidRPr="00D0482C" w:rsidRDefault="00DB4703" w:rsidP="00577E69">
      <w:pPr>
        <w:spacing w:line="240" w:lineRule="auto"/>
        <w:jc w:val="both"/>
        <w:rPr>
          <w:rFonts w:ascii="Calibri" w:eastAsia="Calibri" w:hAnsi="Calibri" w:cs="Calibri"/>
          <w:sz w:val="24"/>
          <w:szCs w:val="24"/>
        </w:rPr>
      </w:pPr>
    </w:p>
    <w:p w14:paraId="00000038" w14:textId="6C008B37" w:rsidR="00DB4703" w:rsidRDefault="006535CC" w:rsidP="00577E69">
      <w:pPr>
        <w:pStyle w:val="ListParagraph"/>
        <w:numPr>
          <w:ilvl w:val="1"/>
          <w:numId w:val="2"/>
        </w:numPr>
        <w:spacing w:line="240" w:lineRule="auto"/>
        <w:ind w:left="0" w:firstLine="0"/>
        <w:jc w:val="both"/>
        <w:rPr>
          <w:rFonts w:ascii="Calibri" w:eastAsia="Calibri" w:hAnsi="Calibri" w:cs="Calibri"/>
          <w:sz w:val="24"/>
          <w:szCs w:val="24"/>
        </w:rPr>
      </w:pPr>
      <w:r w:rsidRPr="006535CC">
        <w:rPr>
          <w:rFonts w:ascii="Calibri" w:eastAsia="Calibri" w:hAnsi="Calibri" w:cs="Calibri"/>
          <w:bCs/>
          <w:sz w:val="24"/>
          <w:szCs w:val="24"/>
        </w:rPr>
        <w:t>For</w:t>
      </w:r>
      <w:r>
        <w:rPr>
          <w:rFonts w:ascii="Calibri" w:eastAsia="Calibri" w:hAnsi="Calibri" w:cs="Calibri"/>
          <w:b/>
          <w:sz w:val="24"/>
          <w:szCs w:val="24"/>
        </w:rPr>
        <w:t xml:space="preserve"> </w:t>
      </w:r>
      <w:r w:rsidR="00AF0CA3" w:rsidRPr="00D0482C">
        <w:rPr>
          <w:rFonts w:ascii="Calibri" w:eastAsia="Calibri" w:hAnsi="Calibri" w:cs="Calibri"/>
          <w:sz w:val="24"/>
          <w:szCs w:val="24"/>
        </w:rPr>
        <w:t>morphological analysis and microscopy, place 12 mm</w:t>
      </w:r>
      <w:r w:rsidR="00AF0CA3" w:rsidRPr="00D0482C">
        <w:rPr>
          <w:rFonts w:ascii="Calibri" w:eastAsia="Calibri" w:hAnsi="Calibri" w:cs="Calibri"/>
          <w:sz w:val="24"/>
          <w:szCs w:val="24"/>
          <w:vertAlign w:val="superscript"/>
        </w:rPr>
        <w:t>2</w:t>
      </w:r>
      <w:r w:rsidR="00AF0CA3" w:rsidRPr="00D0482C">
        <w:rPr>
          <w:rFonts w:ascii="Calibri" w:eastAsia="Calibri" w:hAnsi="Calibri" w:cs="Calibri"/>
          <w:sz w:val="24"/>
          <w:szCs w:val="24"/>
        </w:rPr>
        <w:t xml:space="preserve"> pre-treated German glass </w:t>
      </w:r>
      <w:r w:rsidR="00AF0CA3" w:rsidRPr="00D0482C">
        <w:rPr>
          <w:rFonts w:ascii="Calibri" w:eastAsia="Calibri" w:hAnsi="Calibri" w:cs="Calibri"/>
          <w:sz w:val="24"/>
          <w:szCs w:val="24"/>
          <w:highlight w:val="white"/>
        </w:rPr>
        <w:t>coverslips</w:t>
      </w:r>
      <w:r w:rsidR="00AF0CA3" w:rsidRPr="00D0482C">
        <w:rPr>
          <w:rFonts w:ascii="Calibri" w:eastAsia="Calibri" w:hAnsi="Calibri" w:cs="Calibri"/>
          <w:sz w:val="24"/>
          <w:szCs w:val="24"/>
        </w:rPr>
        <w:t xml:space="preserve"> (which can be cleaned using </w:t>
      </w:r>
      <w:r w:rsidR="00AF0CA3" w:rsidRPr="006535CC">
        <w:rPr>
          <w:rFonts w:ascii="Calibri" w:eastAsia="Calibri" w:hAnsi="Calibri" w:cs="Calibri"/>
          <w:bCs/>
          <w:sz w:val="24"/>
          <w:szCs w:val="24"/>
        </w:rPr>
        <w:t>nitric acid treatment</w:t>
      </w:r>
      <w:r w:rsidR="00AF0CA3" w:rsidRPr="00D0482C">
        <w:rPr>
          <w:rFonts w:ascii="Calibri" w:eastAsia="Calibri" w:hAnsi="Calibri" w:cs="Calibri"/>
          <w:sz w:val="24"/>
          <w:szCs w:val="24"/>
        </w:rPr>
        <w:t xml:space="preserve"> </w:t>
      </w:r>
      <w:r w:rsidR="00C728EE" w:rsidRPr="00D0482C">
        <w:rPr>
          <w:rFonts w:ascii="Calibri" w:eastAsia="Calibri" w:hAnsi="Calibri" w:cs="Calibri"/>
          <w:sz w:val="24"/>
          <w:szCs w:val="24"/>
        </w:rPr>
        <w:t>as described previously</w:t>
      </w:r>
      <w:r w:rsidR="00C728EE" w:rsidRPr="00D0482C">
        <w:rPr>
          <w:rFonts w:ascii="Calibri" w:eastAsia="Calibri" w:hAnsi="Calibri" w:cs="Calibri"/>
          <w:sz w:val="24"/>
          <w:szCs w:val="24"/>
        </w:rPr>
        <w:fldChar w:fldCharType="begin" w:fldLock="1"/>
      </w:r>
      <w:r w:rsidR="00EA1727" w:rsidRPr="00D0482C">
        <w:rPr>
          <w:rFonts w:ascii="Calibri" w:eastAsia="Calibri" w:hAnsi="Calibri" w:cs="Calibri"/>
          <w:sz w:val="24"/>
          <w:szCs w:val="24"/>
        </w:rPr>
        <w:instrText>ADDIN CSL_CITATION {"citationItems":[{"id":"ITEM-1","itemData":{"DOI":"10.3791/3546","ISSN":"1940-087X","PMID":"22473299","abstract":"The shape of the dendritic arbor determines the total synaptic input a neuron can receive (1-3), and influences the types and distribution of these inputs (4-6). Altered patterns of dendritic growth and plasticity are associated with impaired neurobehavioral function in experimental models (7), and are thought to contribute to clinical symptoms observed in both neurodevelopmental disorders (8-10) and neurodegenerative diseases (11-13). Such observations underscore the functional importance of precisely regulating dendritic morphology, and suggest that identifying mechanisms that control dendritic growth will not only advance understanding of how neuronal connectivity is regulated during normal development, but may also provide insight on novel therapeutic strategies for diverse neurological diseases. Mechanistic studies of dendritic growth would be greatly facilitated by the availability of a model system that allows neurons to be experimentally switched from a state in which they do not extend dendrites to one in which they elaborate a dendritic arbor comparable to that of their in vivo counterparts. Primary cultures of sympathetic neurons dissociated from the superior cervical ganglia (SCG) of perinatal rodents provide such a model. When cultured in defined medium in the absence of serum and ganglionic glial cells, sympathetic neurons extend a single process which is axonal, and this unipolar state persists for weeks to months in culture (14,15). However, the addition of either bone morphogenetic protein-7 (BMP-7) (16,17) or Matrigel (18) to the culture medium triggers these neurons to extend multiple processes that meet the morphologic, biochemical and functional criteria for dendrites. Sympathetic neurons dissociated from the SCG of perinatal rodents and grown under defined conditions are a homogenous population of neurons (19) that respond uniformly to the dendrite-promoting activity of Matrigel, BMP-7 and other BMPs of the decapentaplegic (dpp) and 60A subfamilies (17,18,20,21). Importantly, Matrigel- and BMP-induced dendrite formation occurs in the absence of changes in cell survival or axonal growth (17,18). Here, we describe how to set up dissociated cultures of sympathetic neurons derived from the SCG of perinatal rats so that they are responsive to the selective dendrite-promoting activity of Matrigel or BMPs.","author":[{"dropping-particle":"","family":"Ghogha","given":"Atefeh","non-dropping-particle":"","parse-names":false,"suffix":""},{"dropping-particle":"","family":"Bruun","given":"Donald a","non-dropping-particle":"","parse-names":false,"suffix":""},{"dropping-particle":"","family":"Lein","given":"Pamela J","non-dropping-particle":"","parse-names":false,"suffix":""}],"container-title":"Journal of visualized experiments : JoVE","id":"ITEM-1","issue":"61","issued":{"date-parts":[["2012","1"]]},"page":"4-8","title":"Inducing dendritic growth in cultured sympathetic neurons.","type":"article-journal"},"uris":["http://www.mendeley.com/documents/?uuid=c681d274-49b4-4dc5-8dea-55bd37585532"]}],"mendeley":{"formattedCitation":"&lt;sup&gt;18&lt;/sup&gt;","plainTextFormattedCitation":"18","previouslyFormattedCitation":"&lt;sup&gt;18&lt;/sup&gt;"},"properties":{"noteIndex":0},"schema":"https://github.com/citation-style-language/schema/raw/master/csl-citation.json"}</w:instrText>
      </w:r>
      <w:r w:rsidR="00C728EE" w:rsidRPr="00D0482C">
        <w:rPr>
          <w:rFonts w:ascii="Calibri" w:eastAsia="Calibri" w:hAnsi="Calibri" w:cs="Calibri"/>
          <w:sz w:val="24"/>
          <w:szCs w:val="24"/>
        </w:rPr>
        <w:fldChar w:fldCharType="separate"/>
      </w:r>
      <w:r w:rsidR="00EA1727" w:rsidRPr="00D0482C">
        <w:rPr>
          <w:rFonts w:ascii="Calibri" w:eastAsia="Calibri" w:hAnsi="Calibri" w:cs="Calibri"/>
          <w:noProof/>
          <w:sz w:val="24"/>
          <w:szCs w:val="24"/>
          <w:vertAlign w:val="superscript"/>
        </w:rPr>
        <w:t>18</w:t>
      </w:r>
      <w:r w:rsidR="00C728EE" w:rsidRPr="00D0482C">
        <w:rPr>
          <w:rFonts w:ascii="Calibri" w:eastAsia="Calibri" w:hAnsi="Calibri" w:cs="Calibri"/>
          <w:sz w:val="24"/>
          <w:szCs w:val="24"/>
        </w:rPr>
        <w:fldChar w:fldCharType="end"/>
      </w:r>
      <w:r w:rsidR="00176DE3" w:rsidRPr="00D0482C">
        <w:rPr>
          <w:rFonts w:ascii="Calibri" w:eastAsia="Calibri" w:hAnsi="Calibri" w:cs="Calibri"/>
          <w:sz w:val="24"/>
          <w:szCs w:val="24"/>
        </w:rPr>
        <w:t xml:space="preserve"> </w:t>
      </w:r>
      <w:r w:rsidR="00AF0CA3" w:rsidRPr="00D0482C">
        <w:rPr>
          <w:rFonts w:ascii="Calibri" w:eastAsia="Calibri" w:hAnsi="Calibri" w:cs="Calibri"/>
          <w:sz w:val="24"/>
          <w:szCs w:val="24"/>
        </w:rPr>
        <w:t xml:space="preserve">or purchased) into each of the wells of a 24-well plate. </w:t>
      </w:r>
    </w:p>
    <w:p w14:paraId="6BE9B1F1" w14:textId="77777777" w:rsidR="006535CC" w:rsidRPr="00D0482C" w:rsidRDefault="006535CC" w:rsidP="00577E69">
      <w:pPr>
        <w:pStyle w:val="ListParagraph"/>
        <w:spacing w:line="240" w:lineRule="auto"/>
        <w:ind w:left="0"/>
        <w:jc w:val="both"/>
        <w:rPr>
          <w:rFonts w:ascii="Calibri" w:eastAsia="Calibri" w:hAnsi="Calibri" w:cs="Calibri"/>
          <w:sz w:val="24"/>
          <w:szCs w:val="24"/>
        </w:rPr>
      </w:pPr>
    </w:p>
    <w:p w14:paraId="00000039" w14:textId="0DDC8DC8" w:rsidR="00DB4703" w:rsidRPr="006535C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6535CC">
        <w:rPr>
          <w:rFonts w:ascii="Calibri" w:eastAsia="Calibri" w:hAnsi="Calibri" w:cs="Calibri"/>
          <w:sz w:val="24"/>
          <w:szCs w:val="24"/>
        </w:rPr>
        <w:t xml:space="preserve">Coat the coverslips with 0.3 mL of sterile 100 g/mL of poly-D-lysine (PDL). Store the plates overnight at 4 </w:t>
      </w:r>
      <w:r w:rsidR="006535CC">
        <w:rPr>
          <w:rFonts w:ascii="Calibri" w:eastAsia="Calibri" w:hAnsi="Calibri" w:cs="Calibri"/>
          <w:sz w:val="24"/>
          <w:szCs w:val="24"/>
        </w:rPr>
        <w:t>°</w:t>
      </w:r>
      <w:r w:rsidRPr="006535CC">
        <w:rPr>
          <w:rFonts w:ascii="Calibri" w:eastAsia="Calibri" w:hAnsi="Calibri" w:cs="Calibri"/>
          <w:sz w:val="24"/>
          <w:szCs w:val="24"/>
        </w:rPr>
        <w:t>C.</w:t>
      </w:r>
    </w:p>
    <w:p w14:paraId="0000003A" w14:textId="77777777" w:rsidR="00DB4703" w:rsidRPr="00D0482C" w:rsidRDefault="00DB4703" w:rsidP="00577E69">
      <w:pPr>
        <w:spacing w:line="240" w:lineRule="auto"/>
        <w:jc w:val="both"/>
        <w:rPr>
          <w:rFonts w:ascii="Calibri" w:eastAsia="Calibri" w:hAnsi="Calibri" w:cs="Calibri"/>
          <w:sz w:val="24"/>
          <w:szCs w:val="24"/>
        </w:rPr>
      </w:pPr>
    </w:p>
    <w:p w14:paraId="0000003B" w14:textId="4A1A84AB"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On the day of the dissection, before the start of the dissection, remove the poly-D-lysine </w:t>
      </w:r>
      <w:r w:rsidRPr="00D0482C">
        <w:rPr>
          <w:rFonts w:ascii="Calibri" w:eastAsia="Calibri" w:hAnsi="Calibri" w:cs="Calibri"/>
          <w:sz w:val="24"/>
          <w:szCs w:val="24"/>
          <w:highlight w:val="white"/>
        </w:rPr>
        <w:t>solution</w:t>
      </w:r>
      <w:r w:rsidRPr="00D0482C">
        <w:rPr>
          <w:rFonts w:ascii="Calibri" w:eastAsia="Calibri" w:hAnsi="Calibri" w:cs="Calibri"/>
          <w:sz w:val="24"/>
          <w:szCs w:val="24"/>
        </w:rPr>
        <w:t xml:space="preserve"> from the wells and rinse the wells five times with sterile distilled water, followed by once with low glucose DMEM. </w:t>
      </w:r>
    </w:p>
    <w:p w14:paraId="0000003C" w14:textId="77777777" w:rsidR="00DB4703" w:rsidRPr="00D0482C" w:rsidRDefault="00DB4703" w:rsidP="00577E69">
      <w:pPr>
        <w:spacing w:line="240" w:lineRule="auto"/>
        <w:jc w:val="both"/>
        <w:rPr>
          <w:rFonts w:ascii="Calibri" w:eastAsia="Calibri" w:hAnsi="Calibri" w:cs="Calibri"/>
          <w:sz w:val="24"/>
          <w:szCs w:val="24"/>
        </w:rPr>
      </w:pPr>
    </w:p>
    <w:p w14:paraId="0000003D" w14:textId="46AC8CC3"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During the enzymatic digestion of the ganglia (approximately an hour before plating the cells), </w:t>
      </w:r>
      <w:r w:rsidRPr="00D0482C">
        <w:rPr>
          <w:rFonts w:ascii="Calibri" w:eastAsia="Calibri" w:hAnsi="Calibri" w:cs="Calibri"/>
          <w:sz w:val="24"/>
          <w:szCs w:val="24"/>
          <w:highlight w:val="white"/>
        </w:rPr>
        <w:t>aspirate</w:t>
      </w:r>
      <w:r w:rsidRPr="00D0482C">
        <w:rPr>
          <w:rFonts w:ascii="Calibri" w:eastAsia="Calibri" w:hAnsi="Calibri" w:cs="Calibri"/>
          <w:sz w:val="24"/>
          <w:szCs w:val="24"/>
        </w:rPr>
        <w:t xml:space="preserve"> the DMEM from the plates and replace it with 0.3 mL of control media. Store the plates at 35</w:t>
      </w:r>
      <w:r w:rsidR="00EA1727" w:rsidRPr="00D0482C">
        <w:rPr>
          <w:rFonts w:ascii="Calibri" w:eastAsia="Calibri" w:hAnsi="Calibri" w:cs="Calibri"/>
          <w:sz w:val="24"/>
          <w:szCs w:val="24"/>
        </w:rPr>
        <w:t>.5</w:t>
      </w:r>
      <w:r w:rsidRPr="00D0482C">
        <w:rPr>
          <w:rFonts w:ascii="Calibri" w:eastAsia="Calibri" w:hAnsi="Calibri" w:cs="Calibri"/>
          <w:sz w:val="24"/>
          <w:szCs w:val="24"/>
        </w:rPr>
        <w:t xml:space="preserve"> </w:t>
      </w:r>
      <w:r w:rsidR="006535CC">
        <w:rPr>
          <w:rFonts w:ascii="Calibri" w:eastAsia="Calibri" w:hAnsi="Calibri" w:cs="Calibri"/>
          <w:sz w:val="24"/>
          <w:szCs w:val="24"/>
        </w:rPr>
        <w:t>°</w:t>
      </w:r>
      <w:r w:rsidRPr="00D0482C">
        <w:rPr>
          <w:rFonts w:ascii="Calibri" w:eastAsia="Calibri" w:hAnsi="Calibri" w:cs="Calibri"/>
          <w:sz w:val="24"/>
          <w:szCs w:val="24"/>
        </w:rPr>
        <w:t>C under 5% CO</w:t>
      </w:r>
      <w:r w:rsidRPr="00D0482C">
        <w:rPr>
          <w:rFonts w:ascii="Calibri" w:eastAsia="Calibri" w:hAnsi="Calibri" w:cs="Calibri"/>
          <w:sz w:val="24"/>
          <w:szCs w:val="24"/>
          <w:vertAlign w:val="subscript"/>
        </w:rPr>
        <w:t>2</w:t>
      </w:r>
      <w:r w:rsidRPr="00D0482C">
        <w:rPr>
          <w:rFonts w:ascii="Calibri" w:eastAsia="Calibri" w:hAnsi="Calibri" w:cs="Calibri"/>
          <w:sz w:val="24"/>
          <w:szCs w:val="24"/>
        </w:rPr>
        <w:t xml:space="preserve"> in a humidified chamber. </w:t>
      </w:r>
    </w:p>
    <w:p w14:paraId="0000003E" w14:textId="77777777" w:rsidR="00DB4703" w:rsidRPr="00D0482C" w:rsidRDefault="00DB4703" w:rsidP="00577E69">
      <w:pPr>
        <w:spacing w:line="240" w:lineRule="auto"/>
        <w:jc w:val="both"/>
        <w:rPr>
          <w:rFonts w:ascii="Calibri" w:eastAsia="Calibri" w:hAnsi="Calibri" w:cs="Calibri"/>
          <w:b/>
          <w:sz w:val="24"/>
          <w:szCs w:val="24"/>
        </w:rPr>
      </w:pPr>
    </w:p>
    <w:p w14:paraId="0000003F" w14:textId="4952018D"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highlight w:val="white"/>
        </w:rPr>
        <w:t>Dissection</w:t>
      </w:r>
      <w:r w:rsidRPr="00D0482C">
        <w:rPr>
          <w:rFonts w:ascii="Calibri" w:eastAsia="Calibri" w:hAnsi="Calibri" w:cs="Calibri"/>
          <w:b/>
          <w:sz w:val="24"/>
          <w:szCs w:val="24"/>
        </w:rPr>
        <w:t xml:space="preserve"> setup </w:t>
      </w:r>
    </w:p>
    <w:p w14:paraId="00000040" w14:textId="77777777" w:rsidR="00DB4703" w:rsidRPr="00D0482C" w:rsidRDefault="00DB4703" w:rsidP="00577E69">
      <w:pPr>
        <w:spacing w:line="240" w:lineRule="auto"/>
        <w:jc w:val="both"/>
        <w:rPr>
          <w:rFonts w:ascii="Calibri" w:eastAsia="Calibri" w:hAnsi="Calibri" w:cs="Calibri"/>
          <w:b/>
          <w:sz w:val="24"/>
          <w:szCs w:val="24"/>
        </w:rPr>
      </w:pPr>
    </w:p>
    <w:p w14:paraId="00000041" w14:textId="65001CBF" w:rsidR="00DB4703" w:rsidRPr="00D0482C" w:rsidRDefault="00AF0CA3" w:rsidP="00577E69">
      <w:pPr>
        <w:pStyle w:val="ListParagraph"/>
        <w:numPr>
          <w:ilvl w:val="1"/>
          <w:numId w:val="2"/>
        </w:numPr>
        <w:spacing w:line="240" w:lineRule="auto"/>
        <w:ind w:left="0" w:firstLine="0"/>
        <w:jc w:val="both"/>
        <w:rPr>
          <w:rFonts w:ascii="Calibri" w:eastAsia="Calibri" w:hAnsi="Calibri" w:cs="Calibri"/>
          <w:b/>
          <w:sz w:val="24"/>
          <w:szCs w:val="24"/>
          <w:highlight w:val="white"/>
        </w:rPr>
      </w:pPr>
      <w:r w:rsidRPr="00D0482C">
        <w:rPr>
          <w:rFonts w:ascii="Calibri" w:eastAsia="Calibri" w:hAnsi="Calibri" w:cs="Calibri"/>
          <w:sz w:val="24"/>
          <w:szCs w:val="24"/>
          <w:highlight w:val="white"/>
        </w:rPr>
        <w:t xml:space="preserve">Preparation of 200 mL of media for dissection (referred to as </w:t>
      </w:r>
      <w:r w:rsidRPr="00577E69">
        <w:rPr>
          <w:rFonts w:ascii="Calibri" w:eastAsia="Calibri" w:hAnsi="Calibri" w:cs="Calibri"/>
          <w:bCs/>
          <w:sz w:val="24"/>
          <w:szCs w:val="24"/>
          <w:highlight w:val="white"/>
        </w:rPr>
        <w:t>Dissection media</w:t>
      </w:r>
      <w:r w:rsidRPr="00D0482C">
        <w:rPr>
          <w:rFonts w:ascii="Calibri" w:eastAsia="Calibri" w:hAnsi="Calibri" w:cs="Calibri"/>
          <w:sz w:val="24"/>
          <w:szCs w:val="24"/>
          <w:highlight w:val="white"/>
        </w:rPr>
        <w:t>)</w:t>
      </w:r>
    </w:p>
    <w:p w14:paraId="314777C0" w14:textId="77777777" w:rsidR="006535CC" w:rsidRDefault="006535CC" w:rsidP="00577E69">
      <w:pPr>
        <w:pStyle w:val="ListParagraph"/>
        <w:spacing w:line="240" w:lineRule="auto"/>
        <w:ind w:left="0"/>
        <w:jc w:val="both"/>
        <w:rPr>
          <w:rFonts w:ascii="Calibri" w:eastAsia="Calibri" w:hAnsi="Calibri" w:cs="Calibri"/>
          <w:b/>
          <w:sz w:val="24"/>
          <w:szCs w:val="24"/>
          <w:highlight w:val="white"/>
        </w:rPr>
      </w:pPr>
    </w:p>
    <w:p w14:paraId="00000042" w14:textId="20FF9C8D" w:rsidR="00DB4703" w:rsidRPr="00D0482C" w:rsidRDefault="00AF0CA3" w:rsidP="00577E69">
      <w:pPr>
        <w:pStyle w:val="ListParagraph"/>
        <w:numPr>
          <w:ilvl w:val="2"/>
          <w:numId w:val="2"/>
        </w:numPr>
        <w:spacing w:line="240" w:lineRule="auto"/>
        <w:ind w:left="0" w:firstLine="0"/>
        <w:jc w:val="both"/>
        <w:rPr>
          <w:rFonts w:ascii="Calibri" w:eastAsia="Calibri" w:hAnsi="Calibri" w:cs="Calibri"/>
          <w:b/>
          <w:sz w:val="24"/>
          <w:szCs w:val="24"/>
          <w:highlight w:val="white"/>
        </w:rPr>
      </w:pPr>
      <w:r w:rsidRPr="00D0482C">
        <w:rPr>
          <w:rFonts w:ascii="Calibri" w:eastAsia="Calibri" w:hAnsi="Calibri" w:cs="Calibri"/>
          <w:sz w:val="24"/>
          <w:szCs w:val="24"/>
          <w:highlight w:val="white"/>
        </w:rPr>
        <w:lastRenderedPageBreak/>
        <w:t xml:space="preserve">Add 8 mL of 20 mg/mL </w:t>
      </w:r>
      <w:r w:rsidR="006535CC" w:rsidRPr="00D0482C">
        <w:rPr>
          <w:rFonts w:ascii="Calibri" w:eastAsia="Calibri" w:hAnsi="Calibri" w:cs="Calibri"/>
          <w:sz w:val="24"/>
          <w:szCs w:val="24"/>
          <w:highlight w:val="white"/>
        </w:rPr>
        <w:t xml:space="preserve">fatty acid-free </w:t>
      </w:r>
      <w:r w:rsidRPr="00D0482C">
        <w:rPr>
          <w:rFonts w:ascii="Calibri" w:eastAsia="Calibri" w:hAnsi="Calibri" w:cs="Calibri"/>
          <w:sz w:val="24"/>
          <w:szCs w:val="24"/>
          <w:highlight w:val="white"/>
        </w:rPr>
        <w:t xml:space="preserve">bovine serum albumin (FAF-BSA) in low glucose DMEM </w:t>
      </w:r>
      <w:r w:rsidR="00EA1727" w:rsidRPr="00D0482C">
        <w:rPr>
          <w:rFonts w:ascii="Calibri" w:eastAsia="Calibri" w:hAnsi="Calibri" w:cs="Calibri"/>
          <w:sz w:val="24"/>
          <w:szCs w:val="24"/>
          <w:highlight w:val="white"/>
        </w:rPr>
        <w:t>(</w:t>
      </w:r>
      <w:r w:rsidRPr="006535CC">
        <w:rPr>
          <w:rFonts w:ascii="Calibri" w:eastAsia="Calibri" w:hAnsi="Calibri" w:cs="Calibri"/>
          <w:sz w:val="24"/>
          <w:szCs w:val="24"/>
        </w:rPr>
        <w:t>with</w:t>
      </w:r>
      <w:r w:rsidRPr="00D0482C">
        <w:rPr>
          <w:rFonts w:ascii="Calibri" w:eastAsia="Calibri" w:hAnsi="Calibri" w:cs="Calibri"/>
          <w:sz w:val="24"/>
          <w:szCs w:val="24"/>
          <w:highlight w:val="white"/>
        </w:rPr>
        <w:t xml:space="preserve"> 1 mg/mL glucose</w:t>
      </w:r>
      <w:r w:rsidR="00EA1727" w:rsidRPr="00D0482C">
        <w:rPr>
          <w:rFonts w:ascii="Calibri" w:eastAsia="Calibri" w:hAnsi="Calibri" w:cs="Calibri"/>
          <w:sz w:val="24"/>
          <w:szCs w:val="24"/>
          <w:highlight w:val="white"/>
        </w:rPr>
        <w:t>)</w:t>
      </w:r>
      <w:r w:rsidRPr="00D0482C">
        <w:rPr>
          <w:rFonts w:ascii="Calibri" w:eastAsia="Calibri" w:hAnsi="Calibri" w:cs="Calibri"/>
          <w:sz w:val="24"/>
          <w:szCs w:val="24"/>
          <w:highlight w:val="white"/>
        </w:rPr>
        <w:t xml:space="preserve"> and 2 mL of 100</w:t>
      </w:r>
      <w:r w:rsidR="006535CC">
        <w:rPr>
          <w:rFonts w:ascii="Calibri" w:eastAsia="Calibri" w:hAnsi="Calibri" w:cs="Calibri"/>
          <w:sz w:val="24"/>
          <w:szCs w:val="24"/>
          <w:highlight w:val="white"/>
        </w:rPr>
        <w:t>x</w:t>
      </w:r>
      <w:r w:rsidRPr="00D0482C">
        <w:rPr>
          <w:rFonts w:ascii="Calibri" w:eastAsia="Calibri" w:hAnsi="Calibri" w:cs="Calibri"/>
          <w:sz w:val="24"/>
          <w:szCs w:val="24"/>
          <w:highlight w:val="white"/>
        </w:rPr>
        <w:t xml:space="preserve"> </w:t>
      </w:r>
      <w:r w:rsidR="006535CC" w:rsidRPr="00D0482C">
        <w:rPr>
          <w:rFonts w:ascii="Calibri" w:eastAsia="Calibri" w:hAnsi="Calibri" w:cs="Calibri"/>
          <w:sz w:val="24"/>
          <w:szCs w:val="24"/>
          <w:highlight w:val="white"/>
        </w:rPr>
        <w:t xml:space="preserve">penicillin-streptomycin </w:t>
      </w:r>
      <w:r w:rsidRPr="00D0482C">
        <w:rPr>
          <w:rFonts w:ascii="Calibri" w:eastAsia="Calibri" w:hAnsi="Calibri" w:cs="Calibri"/>
          <w:sz w:val="24"/>
          <w:szCs w:val="24"/>
          <w:highlight w:val="white"/>
        </w:rPr>
        <w:t>to 193 mL of sterile Leibovitz's L-15 medium (or any air-buffered medium)</w:t>
      </w:r>
    </w:p>
    <w:p w14:paraId="00000043" w14:textId="77777777" w:rsidR="00DB4703" w:rsidRPr="00D0482C" w:rsidRDefault="00DB4703" w:rsidP="00577E69">
      <w:pPr>
        <w:spacing w:line="240" w:lineRule="auto"/>
        <w:jc w:val="both"/>
        <w:rPr>
          <w:rFonts w:ascii="Calibri" w:eastAsia="Calibri" w:hAnsi="Calibri" w:cs="Calibri"/>
          <w:b/>
          <w:sz w:val="24"/>
          <w:szCs w:val="24"/>
        </w:rPr>
      </w:pPr>
    </w:p>
    <w:p w14:paraId="00000049" w14:textId="48546E4E" w:rsidR="00DB4703" w:rsidRPr="006535CC" w:rsidRDefault="00AF0CA3" w:rsidP="00577E69">
      <w:pPr>
        <w:pStyle w:val="ListParagraph"/>
        <w:numPr>
          <w:ilvl w:val="1"/>
          <w:numId w:val="2"/>
        </w:numPr>
        <w:spacing w:line="240" w:lineRule="auto"/>
        <w:ind w:left="0" w:firstLine="0"/>
        <w:jc w:val="both"/>
        <w:rPr>
          <w:rFonts w:ascii="Calibri" w:hAnsi="Calibri" w:cs="Calibri"/>
          <w:color w:val="000000"/>
          <w:sz w:val="24"/>
          <w:szCs w:val="24"/>
          <w:highlight w:val="white"/>
        </w:rPr>
      </w:pPr>
      <w:r w:rsidRPr="006535CC">
        <w:rPr>
          <w:rFonts w:ascii="Calibri" w:eastAsia="Calibri" w:hAnsi="Calibri" w:cs="Calibri"/>
          <w:sz w:val="24"/>
          <w:szCs w:val="24"/>
          <w:highlight w:val="white"/>
        </w:rPr>
        <w:t>In</w:t>
      </w:r>
      <w:r w:rsidRPr="006535CC">
        <w:rPr>
          <w:rFonts w:ascii="Calibri" w:eastAsia="Calibri" w:hAnsi="Calibri" w:cs="Calibri"/>
          <w:sz w:val="24"/>
          <w:szCs w:val="24"/>
        </w:rPr>
        <w:t xml:space="preserve"> the hood, set</w:t>
      </w:r>
      <w:r w:rsidR="006535CC" w:rsidRPr="006535CC">
        <w:rPr>
          <w:rFonts w:ascii="Calibri" w:eastAsia="Calibri" w:hAnsi="Calibri" w:cs="Calibri"/>
          <w:sz w:val="24"/>
          <w:szCs w:val="24"/>
        </w:rPr>
        <w:t xml:space="preserve"> </w:t>
      </w:r>
      <w:r w:rsidRPr="006535CC">
        <w:rPr>
          <w:rFonts w:ascii="Calibri" w:eastAsia="Calibri" w:hAnsi="Calibri" w:cs="Calibri"/>
          <w:sz w:val="24"/>
          <w:szCs w:val="24"/>
        </w:rPr>
        <w:t>up the following items for dissection</w:t>
      </w:r>
      <w:r w:rsidR="006535CC" w:rsidRPr="006535CC">
        <w:rPr>
          <w:rFonts w:ascii="Calibri" w:eastAsia="Calibri" w:hAnsi="Calibri" w:cs="Calibri"/>
          <w:sz w:val="24"/>
          <w:szCs w:val="24"/>
        </w:rPr>
        <w:t xml:space="preserve">: </w:t>
      </w:r>
      <w:r w:rsidRPr="006535CC">
        <w:rPr>
          <w:rFonts w:ascii="Calibri" w:eastAsia="Calibri" w:hAnsi="Calibri" w:cs="Calibri"/>
          <w:color w:val="000000"/>
          <w:sz w:val="24"/>
          <w:szCs w:val="24"/>
        </w:rPr>
        <w:t>four 50 mL sterile conical tubes with about 20 mL of dissection media in each tube</w:t>
      </w:r>
      <w:r w:rsidR="006535CC" w:rsidRPr="006535CC">
        <w:rPr>
          <w:rFonts w:ascii="Calibri" w:eastAsia="Calibri" w:hAnsi="Calibri" w:cs="Calibri"/>
          <w:color w:val="000000"/>
          <w:sz w:val="24"/>
          <w:szCs w:val="24"/>
          <w:highlight w:val="white"/>
        </w:rPr>
        <w:t xml:space="preserve">, </w:t>
      </w:r>
      <w:r w:rsidRPr="006535CC">
        <w:rPr>
          <w:rFonts w:ascii="Calibri" w:eastAsia="Calibri" w:hAnsi="Calibri" w:cs="Calibri"/>
          <w:color w:val="000000"/>
          <w:sz w:val="24"/>
          <w:szCs w:val="24"/>
        </w:rPr>
        <w:t>four sterile 35 mm dishes with 1.5 mL of dissection media</w:t>
      </w:r>
      <w:r w:rsidR="006535CC" w:rsidRPr="006535CC">
        <w:rPr>
          <w:rFonts w:ascii="Calibri" w:eastAsia="Calibri" w:hAnsi="Calibri" w:cs="Calibri"/>
          <w:color w:val="000000"/>
          <w:sz w:val="24"/>
          <w:szCs w:val="24"/>
          <w:highlight w:val="white"/>
        </w:rPr>
        <w:t xml:space="preserve">, </w:t>
      </w:r>
      <w:r w:rsidRPr="006535CC">
        <w:rPr>
          <w:rFonts w:ascii="Calibri" w:eastAsia="Calibri" w:hAnsi="Calibri" w:cs="Calibri"/>
          <w:color w:val="000000"/>
          <w:sz w:val="24"/>
          <w:szCs w:val="24"/>
        </w:rPr>
        <w:t>one sterile 50 mL conical tube with 20 mL of dissection media for centrifugation</w:t>
      </w:r>
      <w:r w:rsidR="006535CC" w:rsidRPr="006535CC">
        <w:rPr>
          <w:rFonts w:ascii="Calibri" w:eastAsia="Calibri" w:hAnsi="Calibri" w:cs="Calibri"/>
          <w:color w:val="000000"/>
          <w:sz w:val="24"/>
          <w:szCs w:val="24"/>
        </w:rPr>
        <w:t xml:space="preserve">, </w:t>
      </w:r>
      <w:r w:rsidRPr="006535CC">
        <w:rPr>
          <w:rFonts w:ascii="Calibri" w:eastAsia="Calibri" w:hAnsi="Calibri" w:cs="Calibri"/>
          <w:color w:val="000000"/>
          <w:sz w:val="24"/>
          <w:szCs w:val="24"/>
        </w:rPr>
        <w:t xml:space="preserve">one </w:t>
      </w:r>
      <w:r w:rsidRPr="006535CC">
        <w:rPr>
          <w:rFonts w:ascii="Calibri" w:eastAsia="Calibri" w:hAnsi="Calibri" w:cs="Calibri"/>
          <w:sz w:val="24"/>
          <w:szCs w:val="24"/>
        </w:rPr>
        <w:t xml:space="preserve">sterile </w:t>
      </w:r>
      <w:r w:rsidRPr="006535CC">
        <w:rPr>
          <w:rFonts w:ascii="Calibri" w:eastAsia="Calibri" w:hAnsi="Calibri" w:cs="Calibri"/>
          <w:color w:val="000000"/>
          <w:sz w:val="24"/>
          <w:szCs w:val="24"/>
        </w:rPr>
        <w:t>15 mL conical tube for centrifuging the ganglia</w:t>
      </w:r>
      <w:r w:rsidR="006535CC" w:rsidRPr="006535CC">
        <w:rPr>
          <w:rFonts w:ascii="Calibri" w:eastAsia="Calibri" w:hAnsi="Calibri" w:cs="Calibri"/>
          <w:color w:val="000000"/>
          <w:sz w:val="24"/>
          <w:szCs w:val="24"/>
        </w:rPr>
        <w:t xml:space="preserve">, and </w:t>
      </w:r>
      <w:r w:rsidRPr="006535CC">
        <w:rPr>
          <w:rFonts w:ascii="Calibri" w:eastAsia="Calibri" w:hAnsi="Calibri" w:cs="Calibri"/>
          <w:color w:val="000000"/>
          <w:sz w:val="24"/>
          <w:szCs w:val="24"/>
        </w:rPr>
        <w:t>one sterile 10 mL tube for collecting the dissociated cells</w:t>
      </w:r>
      <w:r w:rsidRPr="006535CC">
        <w:rPr>
          <w:rFonts w:ascii="Calibri" w:eastAsia="Calibri" w:hAnsi="Calibri" w:cs="Calibri"/>
          <w:color w:val="000000"/>
          <w:sz w:val="24"/>
          <w:szCs w:val="24"/>
          <w:highlight w:val="white"/>
        </w:rPr>
        <w:t>.</w:t>
      </w:r>
    </w:p>
    <w:p w14:paraId="0000004A" w14:textId="77777777" w:rsidR="00DB4703" w:rsidRPr="00D0482C" w:rsidRDefault="00DB4703" w:rsidP="00577E69">
      <w:pPr>
        <w:spacing w:line="240" w:lineRule="auto"/>
        <w:jc w:val="both"/>
        <w:rPr>
          <w:rFonts w:ascii="Calibri" w:eastAsia="Calibri" w:hAnsi="Calibri" w:cs="Calibri"/>
          <w:b/>
          <w:sz w:val="24"/>
          <w:szCs w:val="24"/>
        </w:rPr>
      </w:pPr>
    </w:p>
    <w:p w14:paraId="0000004B" w14:textId="33E03507"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highlight w:val="white"/>
        </w:rPr>
        <w:t>Use</w:t>
      </w:r>
      <w:r w:rsidRPr="00D0482C">
        <w:rPr>
          <w:rFonts w:ascii="Calibri" w:eastAsia="Calibri" w:hAnsi="Calibri" w:cs="Calibri"/>
          <w:sz w:val="24"/>
          <w:szCs w:val="24"/>
        </w:rPr>
        <w:t xml:space="preserve"> a dry bead sterilizer to sterilize a pair of fine forceps (no.4 or no. 5 forceps) for at least one minute. </w:t>
      </w:r>
    </w:p>
    <w:p w14:paraId="00000050" w14:textId="77777777" w:rsidR="00DB4703" w:rsidRPr="00D0482C" w:rsidRDefault="00DB4703" w:rsidP="00577E69">
      <w:pPr>
        <w:spacing w:line="240" w:lineRule="auto"/>
        <w:jc w:val="both"/>
        <w:rPr>
          <w:rFonts w:ascii="Calibri" w:eastAsia="Calibri" w:hAnsi="Calibri" w:cs="Calibri"/>
          <w:b/>
          <w:sz w:val="24"/>
          <w:szCs w:val="24"/>
        </w:rPr>
      </w:pPr>
    </w:p>
    <w:p w14:paraId="00000051" w14:textId="72F3590F"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highlight w:val="white"/>
        </w:rPr>
        <w:t>Isolation</w:t>
      </w:r>
      <w:r w:rsidRPr="00D0482C">
        <w:rPr>
          <w:rFonts w:ascii="Calibri" w:eastAsia="Calibri" w:hAnsi="Calibri" w:cs="Calibri"/>
          <w:b/>
          <w:sz w:val="24"/>
          <w:szCs w:val="24"/>
        </w:rPr>
        <w:t xml:space="preserve"> of the superior cervical ganglia from embryonic rat pups</w:t>
      </w:r>
    </w:p>
    <w:p w14:paraId="00000052" w14:textId="77777777" w:rsidR="00DB4703" w:rsidRPr="00D0482C" w:rsidRDefault="00DB4703" w:rsidP="00577E69">
      <w:pPr>
        <w:spacing w:line="240" w:lineRule="auto"/>
        <w:jc w:val="both"/>
        <w:rPr>
          <w:rFonts w:ascii="Calibri" w:eastAsia="Calibri" w:hAnsi="Calibri" w:cs="Calibri"/>
          <w:b/>
          <w:sz w:val="24"/>
          <w:szCs w:val="24"/>
        </w:rPr>
      </w:pPr>
    </w:p>
    <w:p w14:paraId="00000053" w14:textId="1B624669" w:rsidR="00DB4703" w:rsidRPr="006535C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6535CC">
        <w:rPr>
          <w:rFonts w:ascii="Calibri" w:eastAsia="Calibri" w:hAnsi="Calibri" w:cs="Calibri"/>
          <w:sz w:val="24"/>
          <w:szCs w:val="24"/>
          <w:highlight w:val="white"/>
        </w:rPr>
        <w:t>Removal</w:t>
      </w:r>
      <w:r w:rsidRPr="006535CC">
        <w:rPr>
          <w:rFonts w:ascii="Calibri" w:eastAsia="Calibri" w:hAnsi="Calibri" w:cs="Calibri"/>
          <w:sz w:val="24"/>
          <w:szCs w:val="24"/>
        </w:rPr>
        <w:t xml:space="preserve"> of E21 embryos from the pregnant rat</w:t>
      </w:r>
    </w:p>
    <w:p w14:paraId="2433F107" w14:textId="77777777" w:rsidR="006535CC" w:rsidRPr="00D0482C" w:rsidRDefault="006535CC" w:rsidP="00577E69">
      <w:pPr>
        <w:pStyle w:val="ListParagraph"/>
        <w:spacing w:line="240" w:lineRule="auto"/>
        <w:ind w:left="0"/>
        <w:jc w:val="both"/>
        <w:rPr>
          <w:rFonts w:ascii="Calibri" w:eastAsia="Calibri" w:hAnsi="Calibri" w:cs="Calibri"/>
          <w:b/>
          <w:sz w:val="24"/>
          <w:szCs w:val="24"/>
        </w:rPr>
      </w:pPr>
    </w:p>
    <w:p w14:paraId="4F235F50" w14:textId="2A51300F" w:rsidR="006535CC" w:rsidRDefault="006535CC" w:rsidP="00577E69">
      <w:pPr>
        <w:spacing w:line="240" w:lineRule="auto"/>
        <w:jc w:val="both"/>
        <w:rPr>
          <w:rFonts w:ascii="Calibri" w:eastAsia="Calibri" w:hAnsi="Calibri" w:cs="Calibri"/>
          <w:bCs/>
          <w:sz w:val="24"/>
          <w:szCs w:val="24"/>
        </w:rPr>
      </w:pPr>
      <w:r w:rsidRPr="006535CC">
        <w:rPr>
          <w:rFonts w:ascii="Calibri" w:eastAsia="Calibri" w:hAnsi="Calibri" w:cs="Calibri"/>
          <w:sz w:val="24"/>
          <w:szCs w:val="24"/>
        </w:rPr>
        <w:t>NOTE:</w:t>
      </w:r>
      <w:r w:rsidR="00AF0CA3" w:rsidRPr="00D0482C">
        <w:rPr>
          <w:rFonts w:ascii="Calibri" w:eastAsia="Calibri" w:hAnsi="Calibri" w:cs="Calibri"/>
          <w:b/>
          <w:sz w:val="24"/>
          <w:szCs w:val="24"/>
        </w:rPr>
        <w:t xml:space="preserve"> </w:t>
      </w:r>
      <w:r w:rsidR="00AF0CA3" w:rsidRPr="006535CC">
        <w:rPr>
          <w:rFonts w:ascii="Calibri" w:eastAsia="Calibri" w:hAnsi="Calibri" w:cs="Calibri"/>
          <w:bCs/>
          <w:sz w:val="24"/>
          <w:szCs w:val="24"/>
        </w:rPr>
        <w:t>Removal of the uterine horn can be performed outside of the hood if the surrounding area is thoroughly sterilized.</w:t>
      </w:r>
    </w:p>
    <w:p w14:paraId="07AD876B" w14:textId="77777777" w:rsidR="006535CC" w:rsidRPr="006535CC" w:rsidRDefault="006535CC" w:rsidP="00577E69">
      <w:pPr>
        <w:spacing w:line="240" w:lineRule="auto"/>
        <w:jc w:val="both"/>
        <w:rPr>
          <w:rFonts w:ascii="Calibri" w:eastAsia="Calibri" w:hAnsi="Calibri" w:cs="Calibri"/>
          <w:bCs/>
          <w:sz w:val="24"/>
          <w:szCs w:val="24"/>
        </w:rPr>
      </w:pPr>
    </w:p>
    <w:p w14:paraId="00000055" w14:textId="6735EE98"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Euthanize the pregnant rat using CO</w:t>
      </w:r>
      <w:r w:rsidRPr="00D0482C">
        <w:rPr>
          <w:rFonts w:ascii="Calibri" w:eastAsia="Calibri" w:hAnsi="Calibri" w:cs="Calibri"/>
          <w:sz w:val="24"/>
          <w:szCs w:val="24"/>
          <w:vertAlign w:val="subscript"/>
        </w:rPr>
        <w:t>2</w:t>
      </w:r>
      <w:r w:rsidRPr="00D0482C">
        <w:rPr>
          <w:rFonts w:ascii="Calibri" w:eastAsia="Calibri" w:hAnsi="Calibri" w:cs="Calibri"/>
          <w:sz w:val="24"/>
          <w:szCs w:val="24"/>
        </w:rPr>
        <w:t xml:space="preserve"> inhalation. Shear the fur from the abdominal region</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and wipe the skin in the area with 70% alcohol to sterilize it.</w:t>
      </w:r>
    </w:p>
    <w:p w14:paraId="76D32E9A"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6" w14:textId="7277BE7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Using a fresh set of sterile scissors and forceps, cut through the skin and then the muscle layer to expose the uterine horns containing the embryos. Remove the uterine horns with the embryos using a new set of scissors and forceps, taking care not to damage the intestines in the process. </w:t>
      </w:r>
    </w:p>
    <w:p w14:paraId="00F28CF7"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7" w14:textId="095FB987"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Transfer the uterine horns with the embryos into a 150 mm</w:t>
      </w:r>
      <w:r w:rsidRPr="00D0482C">
        <w:rPr>
          <w:rFonts w:ascii="Calibri" w:eastAsia="Calibri" w:hAnsi="Calibri" w:cs="Calibri"/>
          <w:sz w:val="24"/>
          <w:szCs w:val="24"/>
          <w:vertAlign w:val="superscript"/>
        </w:rPr>
        <w:t>2</w:t>
      </w:r>
      <w:r w:rsidRPr="00D0482C">
        <w:rPr>
          <w:rFonts w:ascii="Calibri" w:eastAsia="Calibri" w:hAnsi="Calibri" w:cs="Calibri"/>
          <w:sz w:val="24"/>
          <w:szCs w:val="24"/>
        </w:rPr>
        <w:t xml:space="preserve"> sterile </w:t>
      </w:r>
      <w:r w:rsidR="006535CC">
        <w:rPr>
          <w:rFonts w:ascii="Calibri" w:eastAsia="Calibri" w:hAnsi="Calibri" w:cs="Calibri"/>
          <w:sz w:val="24"/>
          <w:szCs w:val="24"/>
        </w:rPr>
        <w:t>Petri</w:t>
      </w:r>
      <w:r w:rsidRPr="00D0482C">
        <w:rPr>
          <w:rFonts w:ascii="Calibri" w:eastAsia="Calibri" w:hAnsi="Calibri" w:cs="Calibri"/>
          <w:sz w:val="24"/>
          <w:szCs w:val="24"/>
        </w:rPr>
        <w:t xml:space="preserve"> dish and transfer them into the hood.</w:t>
      </w:r>
    </w:p>
    <w:p w14:paraId="2FC4388C"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8" w14:textId="4FDB6BD2"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Using a new set of forceps and scissors, remove the embryos from the uterine horn and separate the embryos from the amniotic membranes and the placenta. </w:t>
      </w:r>
    </w:p>
    <w:p w14:paraId="25D1065D"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9" w14:textId="3D4F49DA"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To euthanize the embryos, cut the spinal cord of the embryos along the midline under the right arm. This will also reduce the bleeding from the carotid artery during the removal of the SCG. </w:t>
      </w:r>
    </w:p>
    <w:p w14:paraId="6BA199B9" w14:textId="77777777" w:rsidR="006535CC" w:rsidRDefault="006535CC" w:rsidP="00577E69">
      <w:pPr>
        <w:pStyle w:val="ListParagraph"/>
        <w:spacing w:line="240" w:lineRule="auto"/>
        <w:ind w:left="0"/>
        <w:jc w:val="both"/>
        <w:rPr>
          <w:rFonts w:ascii="Calibri" w:eastAsia="Calibri" w:hAnsi="Calibri" w:cs="Calibri"/>
          <w:sz w:val="24"/>
          <w:szCs w:val="24"/>
        </w:rPr>
      </w:pPr>
    </w:p>
    <w:p w14:paraId="0000005A" w14:textId="25E56006"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Transfer these embryos into the prepared 50 mL conical tubes containing dissection media. Make sure the embryos are submerged in the media. Each tube can hold up to 3 embryos.</w:t>
      </w:r>
    </w:p>
    <w:p w14:paraId="0000005B" w14:textId="77777777" w:rsidR="00DB4703" w:rsidRPr="006535CC" w:rsidRDefault="00DB4703" w:rsidP="00577E69">
      <w:pPr>
        <w:spacing w:line="240" w:lineRule="auto"/>
        <w:jc w:val="both"/>
        <w:rPr>
          <w:rFonts w:ascii="Calibri" w:eastAsia="Calibri" w:hAnsi="Calibri" w:cs="Calibri"/>
          <w:bCs/>
          <w:sz w:val="24"/>
          <w:szCs w:val="24"/>
        </w:rPr>
      </w:pPr>
    </w:p>
    <w:p w14:paraId="0000005C" w14:textId="43A51C79" w:rsidR="00DB4703" w:rsidRPr="006535CC" w:rsidRDefault="00AF0CA3" w:rsidP="00577E69">
      <w:pPr>
        <w:pStyle w:val="ListParagraph"/>
        <w:numPr>
          <w:ilvl w:val="1"/>
          <w:numId w:val="2"/>
        </w:numPr>
        <w:spacing w:line="240" w:lineRule="auto"/>
        <w:ind w:left="0" w:firstLine="0"/>
        <w:jc w:val="both"/>
        <w:rPr>
          <w:rFonts w:ascii="Calibri" w:eastAsia="Calibri" w:hAnsi="Calibri" w:cs="Calibri"/>
          <w:bCs/>
          <w:sz w:val="24"/>
          <w:szCs w:val="24"/>
        </w:rPr>
      </w:pPr>
      <w:r w:rsidRPr="006535CC">
        <w:rPr>
          <w:rFonts w:ascii="Calibri" w:eastAsia="Calibri" w:hAnsi="Calibri" w:cs="Calibri"/>
          <w:bCs/>
          <w:sz w:val="24"/>
          <w:szCs w:val="24"/>
        </w:rPr>
        <w:t xml:space="preserve">Isolation of </w:t>
      </w:r>
      <w:r w:rsidR="006535CC" w:rsidRPr="006535CC">
        <w:rPr>
          <w:rFonts w:ascii="Calibri" w:eastAsia="Calibri" w:hAnsi="Calibri" w:cs="Calibri"/>
          <w:bCs/>
          <w:sz w:val="24"/>
          <w:szCs w:val="24"/>
        </w:rPr>
        <w:t>the superior cervical ganglion from the embryo</w:t>
      </w:r>
    </w:p>
    <w:p w14:paraId="4BC9D01C"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D" w14:textId="54F11F88"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lastRenderedPageBreak/>
        <w:t>Transfer one pup from the dissection media onto a sterile 150 mm</w:t>
      </w:r>
      <w:r w:rsidRPr="00D0482C">
        <w:rPr>
          <w:rFonts w:ascii="Calibri" w:eastAsia="Calibri" w:hAnsi="Calibri" w:cs="Calibri"/>
          <w:sz w:val="24"/>
          <w:szCs w:val="24"/>
          <w:vertAlign w:val="superscript"/>
        </w:rPr>
        <w:t>2</w:t>
      </w:r>
      <w:r w:rsidRPr="00D0482C">
        <w:rPr>
          <w:rFonts w:ascii="Calibri" w:eastAsia="Calibri" w:hAnsi="Calibri" w:cs="Calibri"/>
          <w:sz w:val="24"/>
          <w:szCs w:val="24"/>
        </w:rPr>
        <w:t xml:space="preserve"> </w:t>
      </w:r>
      <w:r w:rsidR="006535CC">
        <w:rPr>
          <w:rFonts w:ascii="Calibri" w:eastAsia="Calibri" w:hAnsi="Calibri" w:cs="Calibri"/>
          <w:sz w:val="24"/>
          <w:szCs w:val="24"/>
        </w:rPr>
        <w:t>Petri</w:t>
      </w:r>
      <w:r w:rsidRPr="00D0482C">
        <w:rPr>
          <w:rFonts w:ascii="Calibri" w:eastAsia="Calibri" w:hAnsi="Calibri" w:cs="Calibri"/>
          <w:sz w:val="24"/>
          <w:szCs w:val="24"/>
        </w:rPr>
        <w:t xml:space="preserve"> dish half-filled with solid substrate (either paraffin wax or silicone polymer), with its dorsal surface on the substrate. Using three sterile 23</w:t>
      </w:r>
      <w:r w:rsidR="006535CC">
        <w:rPr>
          <w:rFonts w:ascii="Calibri" w:eastAsia="Calibri" w:hAnsi="Calibri" w:cs="Calibri"/>
          <w:sz w:val="24"/>
          <w:szCs w:val="24"/>
        </w:rPr>
        <w:t xml:space="preserve"> </w:t>
      </w:r>
      <w:r w:rsidRPr="00D0482C">
        <w:rPr>
          <w:rFonts w:ascii="Calibri" w:eastAsia="Calibri" w:hAnsi="Calibri" w:cs="Calibri"/>
          <w:sz w:val="24"/>
          <w:szCs w:val="24"/>
        </w:rPr>
        <w:t>G needles, pin the pup to the dish with one needle under each arm and a third needle through the mouth to carefully hyperextend the neck.</w:t>
      </w:r>
    </w:p>
    <w:p w14:paraId="29A5C89B"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E" w14:textId="36A66CB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Cut through the skin in the neck region using sterile fine forceps (no. 4 or no. 5 forceps) to expose the salivary glands underneath. Remove these glands using fine forceps.</w:t>
      </w:r>
    </w:p>
    <w:p w14:paraId="70463CD8"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5F" w14:textId="07695DF5"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Locate the sternocleidomastoid and omohyoid muscles near the clavicle and trachea, respectively. First cut the transverse sternocleidomastoid muscles and then carefully cut the thin omohyoid muscle using fine forceps. Once these muscles are removed,</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 xml:space="preserve">the bifurcation in the carotid artery on the anterior end will be visible on either side of the trachea, with the SCG located under this fork in the carotid artery. </w:t>
      </w:r>
    </w:p>
    <w:p w14:paraId="3B443A30"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0" w14:textId="5244FA54"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Using closed forceps, gently lift the carotid artery to visualize the SCG. Using one forceps on either side of the SCG, pull out the carotid and transfer it to the prepared sterile 35 mm</w:t>
      </w:r>
      <w:r w:rsidRPr="00D0482C">
        <w:rPr>
          <w:rFonts w:ascii="Calibri" w:eastAsia="Calibri" w:hAnsi="Calibri" w:cs="Calibri"/>
          <w:sz w:val="24"/>
          <w:szCs w:val="24"/>
          <w:vertAlign w:val="superscript"/>
        </w:rPr>
        <w:t>2</w:t>
      </w:r>
      <w:r w:rsidRPr="00D0482C">
        <w:rPr>
          <w:rFonts w:ascii="Calibri" w:eastAsia="Calibri" w:hAnsi="Calibri" w:cs="Calibri"/>
          <w:sz w:val="24"/>
          <w:szCs w:val="24"/>
        </w:rPr>
        <w:t xml:space="preserve"> dishes.</w:t>
      </w:r>
      <w:r w:rsidRPr="00D0482C">
        <w:rPr>
          <w:rFonts w:ascii="Calibri" w:eastAsia="Calibri" w:hAnsi="Calibri" w:cs="Calibri"/>
          <w:b/>
          <w:sz w:val="24"/>
          <w:szCs w:val="24"/>
        </w:rPr>
        <w:t xml:space="preserve"> </w:t>
      </w:r>
      <w:r w:rsidRPr="00D0482C">
        <w:rPr>
          <w:rFonts w:ascii="Calibri" w:eastAsia="Calibri" w:hAnsi="Calibri" w:cs="Calibri"/>
          <w:sz w:val="24"/>
          <w:szCs w:val="24"/>
        </w:rPr>
        <w:t xml:space="preserve">This tissue will most likely contain the SCG with the carotid artery, the vagus nerve with the nodose ganglia as well as other segments of muscle or fat in the area. </w:t>
      </w:r>
    </w:p>
    <w:p w14:paraId="30CD17E5"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1" w14:textId="75B1606C"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Repeat the dissection process on the other side. Remove SCGs from all embryos before continuing with the remaining dissection steps outlined below. Distribute the isolated tissues between two of the 35 mm</w:t>
      </w:r>
      <w:r w:rsidRPr="00D0482C">
        <w:rPr>
          <w:rFonts w:ascii="Calibri" w:eastAsia="Calibri" w:hAnsi="Calibri" w:cs="Calibri"/>
          <w:sz w:val="24"/>
          <w:szCs w:val="24"/>
          <w:vertAlign w:val="superscript"/>
        </w:rPr>
        <w:t>2</w:t>
      </w:r>
      <w:r w:rsidRPr="00D0482C">
        <w:rPr>
          <w:rFonts w:ascii="Calibri" w:eastAsia="Calibri" w:hAnsi="Calibri" w:cs="Calibri"/>
          <w:sz w:val="24"/>
          <w:szCs w:val="24"/>
        </w:rPr>
        <w:t xml:space="preserve"> dishes to facilitate processing of the tissue samples.</w:t>
      </w:r>
    </w:p>
    <w:p w14:paraId="00000062" w14:textId="77777777" w:rsidR="00DB4703" w:rsidRPr="00D0482C" w:rsidRDefault="00DB4703" w:rsidP="00577E69">
      <w:pPr>
        <w:spacing w:line="240" w:lineRule="auto"/>
        <w:jc w:val="both"/>
        <w:rPr>
          <w:rFonts w:ascii="Calibri" w:eastAsia="Calibri" w:hAnsi="Calibri" w:cs="Calibri"/>
          <w:sz w:val="24"/>
          <w:szCs w:val="24"/>
        </w:rPr>
      </w:pPr>
    </w:p>
    <w:p w14:paraId="00000063" w14:textId="0B48200F" w:rsidR="00DB4703" w:rsidRPr="006535CC" w:rsidRDefault="00AF0CA3" w:rsidP="00577E69">
      <w:pPr>
        <w:pStyle w:val="ListParagraph"/>
        <w:numPr>
          <w:ilvl w:val="1"/>
          <w:numId w:val="2"/>
        </w:numPr>
        <w:spacing w:line="240" w:lineRule="auto"/>
        <w:ind w:left="0" w:firstLine="0"/>
        <w:jc w:val="both"/>
        <w:rPr>
          <w:rFonts w:ascii="Calibri" w:eastAsia="Calibri" w:hAnsi="Calibri" w:cs="Calibri"/>
          <w:bCs/>
          <w:sz w:val="24"/>
          <w:szCs w:val="24"/>
        </w:rPr>
      </w:pPr>
      <w:r w:rsidRPr="006535CC">
        <w:rPr>
          <w:rFonts w:ascii="Calibri" w:eastAsia="Calibri" w:hAnsi="Calibri" w:cs="Calibri"/>
          <w:bCs/>
          <w:sz w:val="24"/>
          <w:szCs w:val="24"/>
        </w:rPr>
        <w:t>Post-processing of SCG</w:t>
      </w:r>
    </w:p>
    <w:p w14:paraId="18B7828C"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4" w14:textId="6CC9E733"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To separate the SCG from the dissected tissue, first use fine forceps to remove any extraneous tissue, such as fat or muscle, taking care to avoid the area near the carotid bifurcation.</w:t>
      </w:r>
    </w:p>
    <w:p w14:paraId="32C22A11" w14:textId="77777777" w:rsidR="006535CC" w:rsidRDefault="006535CC" w:rsidP="00577E69">
      <w:pPr>
        <w:pStyle w:val="ListParagraph"/>
        <w:spacing w:line="240" w:lineRule="auto"/>
        <w:ind w:left="0"/>
        <w:jc w:val="both"/>
        <w:rPr>
          <w:rFonts w:ascii="Calibri" w:eastAsia="Calibri" w:hAnsi="Calibri" w:cs="Calibri"/>
          <w:sz w:val="24"/>
          <w:szCs w:val="24"/>
        </w:rPr>
      </w:pPr>
    </w:p>
    <w:p w14:paraId="00000065" w14:textId="45965185"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Once these tissues have been removed, two ganglia are visible. The nodose ganglion is smaller and circular, while the SCG is almond-shaped. Gently pull on the vagus nerve to separate the vagus nerve and nodose ganglia from the carotid and then separate the SCG from the carotid artery.</w:t>
      </w:r>
    </w:p>
    <w:p w14:paraId="54CD0D46"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6" w14:textId="1146663E"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Use fine forceps to remove the capsule that surrounds the SCG. Transfer the SCG to a new 35 mm culture dish. Repeat the process with all the dissected tissue samples.</w:t>
      </w:r>
    </w:p>
    <w:p w14:paraId="415774C2"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2CDFCDE7" w14:textId="7979C3E4" w:rsidR="006535C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Coat a sterilized, cotton plugged glass pipette with dissection media to prevent the tissue from adhering to the pipette walls. Use the pipette to replace the dissection media with sterile 2 mL of Collagenase type II (1 mg/mL)/</w:t>
      </w:r>
      <w:proofErr w:type="spellStart"/>
      <w:r w:rsidR="006535CC">
        <w:rPr>
          <w:rFonts w:ascii="Calibri" w:eastAsia="Calibri" w:hAnsi="Calibri" w:cs="Calibri"/>
          <w:sz w:val="24"/>
          <w:szCs w:val="24"/>
        </w:rPr>
        <w:t>d</w:t>
      </w:r>
      <w:r w:rsidRPr="00D0482C">
        <w:rPr>
          <w:rFonts w:ascii="Calibri" w:eastAsia="Calibri" w:hAnsi="Calibri" w:cs="Calibri"/>
          <w:sz w:val="24"/>
          <w:szCs w:val="24"/>
        </w:rPr>
        <w:t>ispase</w:t>
      </w:r>
      <w:proofErr w:type="spellEnd"/>
      <w:r w:rsidRPr="00D0482C">
        <w:rPr>
          <w:rFonts w:ascii="Calibri" w:eastAsia="Calibri" w:hAnsi="Calibri" w:cs="Calibri"/>
          <w:sz w:val="24"/>
          <w:szCs w:val="24"/>
        </w:rPr>
        <w:t xml:space="preserve"> type II (5 mg/mL) in calcium- and magnesium-free HBSS, and incubate for 50 min at 37 </w:t>
      </w:r>
      <w:r w:rsidR="006535CC">
        <w:rPr>
          <w:rFonts w:ascii="Calibri" w:eastAsia="Calibri" w:hAnsi="Calibri" w:cs="Calibri"/>
          <w:sz w:val="24"/>
          <w:szCs w:val="24"/>
        </w:rPr>
        <w:t>°</w:t>
      </w:r>
      <w:r w:rsidRPr="00D0482C">
        <w:rPr>
          <w:rFonts w:ascii="Calibri" w:eastAsia="Calibri" w:hAnsi="Calibri" w:cs="Calibri"/>
          <w:sz w:val="24"/>
          <w:szCs w:val="24"/>
        </w:rPr>
        <w:t xml:space="preserve">C to help break down the tissues. </w:t>
      </w:r>
    </w:p>
    <w:p w14:paraId="057F0EA1" w14:textId="77777777" w:rsidR="006535CC" w:rsidRPr="006535CC" w:rsidRDefault="006535CC" w:rsidP="00577E69">
      <w:pPr>
        <w:pStyle w:val="ListParagraph"/>
        <w:ind w:left="0"/>
        <w:rPr>
          <w:rFonts w:ascii="Calibri" w:eastAsia="Calibri" w:hAnsi="Calibri" w:cs="Calibri"/>
          <w:sz w:val="24"/>
          <w:szCs w:val="24"/>
        </w:rPr>
      </w:pPr>
    </w:p>
    <w:p w14:paraId="00000067" w14:textId="654922DE" w:rsidR="00DB4703" w:rsidRPr="00D0482C" w:rsidRDefault="006535CC" w:rsidP="00577E69">
      <w:pPr>
        <w:pStyle w:val="ListParagraph"/>
        <w:spacing w:line="240" w:lineRule="auto"/>
        <w:ind w:left="0"/>
        <w:jc w:val="both"/>
        <w:rPr>
          <w:rFonts w:ascii="Calibri" w:eastAsia="Calibri" w:hAnsi="Calibri" w:cs="Calibri"/>
          <w:sz w:val="24"/>
          <w:szCs w:val="24"/>
        </w:rPr>
      </w:pPr>
      <w:r w:rsidRPr="006535CC">
        <w:rPr>
          <w:rFonts w:ascii="Calibri" w:eastAsia="Calibri" w:hAnsi="Calibri" w:cs="Calibri"/>
          <w:sz w:val="24"/>
          <w:szCs w:val="24"/>
        </w:rPr>
        <w:t>NOTE:</w:t>
      </w:r>
      <w:r w:rsidR="00AF0CA3" w:rsidRPr="00D0482C">
        <w:rPr>
          <w:rFonts w:ascii="Calibri" w:eastAsia="Calibri" w:hAnsi="Calibri" w:cs="Calibri"/>
          <w:sz w:val="24"/>
          <w:szCs w:val="24"/>
        </w:rPr>
        <w:t xml:space="preserve"> </w:t>
      </w:r>
      <w:r>
        <w:rPr>
          <w:rFonts w:ascii="Calibri" w:eastAsia="Calibri" w:hAnsi="Calibri" w:cs="Calibri"/>
          <w:sz w:val="24"/>
          <w:szCs w:val="24"/>
        </w:rPr>
        <w:t>T</w:t>
      </w:r>
      <w:r w:rsidR="00AF0CA3" w:rsidRPr="00D0482C">
        <w:rPr>
          <w:rFonts w:ascii="Calibri" w:eastAsia="Calibri" w:hAnsi="Calibri" w:cs="Calibri"/>
          <w:sz w:val="24"/>
          <w:szCs w:val="24"/>
        </w:rPr>
        <w:t xml:space="preserve">he incubation time may need to be optimized with different batches of Collagenase/Dispase and usually ranges from 40 min to an hour. </w:t>
      </w:r>
    </w:p>
    <w:p w14:paraId="02367EB5"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8" w14:textId="3A2CF1D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lastRenderedPageBreak/>
        <w:t xml:space="preserve">During the incubation, aspirate the DMEM from the plates and replace it with 0.3 mL of control media. Store the plates at 35.5 </w:t>
      </w:r>
      <w:r w:rsidR="006535CC">
        <w:rPr>
          <w:rFonts w:ascii="Calibri" w:eastAsia="Calibri" w:hAnsi="Calibri" w:cs="Calibri"/>
          <w:sz w:val="24"/>
          <w:szCs w:val="24"/>
        </w:rPr>
        <w:t>°</w:t>
      </w:r>
      <w:r w:rsidRPr="00D0482C">
        <w:rPr>
          <w:rFonts w:ascii="Calibri" w:eastAsia="Calibri" w:hAnsi="Calibri" w:cs="Calibri"/>
          <w:sz w:val="24"/>
          <w:szCs w:val="24"/>
        </w:rPr>
        <w:t>C under 5% CO</w:t>
      </w:r>
      <w:r w:rsidRPr="00D0482C">
        <w:rPr>
          <w:rFonts w:ascii="Calibri" w:eastAsia="Calibri" w:hAnsi="Calibri" w:cs="Calibri"/>
          <w:sz w:val="24"/>
          <w:szCs w:val="24"/>
          <w:vertAlign w:val="subscript"/>
        </w:rPr>
        <w:t>2</w:t>
      </w:r>
      <w:r w:rsidRPr="00D0482C">
        <w:rPr>
          <w:rFonts w:ascii="Calibri" w:eastAsia="Calibri" w:hAnsi="Calibri" w:cs="Calibri"/>
          <w:sz w:val="24"/>
          <w:szCs w:val="24"/>
        </w:rPr>
        <w:t xml:space="preserve"> in a humidified chamber. </w:t>
      </w:r>
    </w:p>
    <w:p w14:paraId="3AC3A777"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9" w14:textId="244864C2"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Following the incubation, transfer the SCGs in </w:t>
      </w:r>
      <w:r w:rsidR="006535CC" w:rsidRPr="00D0482C">
        <w:rPr>
          <w:rFonts w:ascii="Calibri" w:eastAsia="Calibri" w:hAnsi="Calibri" w:cs="Calibri"/>
          <w:sz w:val="24"/>
          <w:szCs w:val="24"/>
        </w:rPr>
        <w:t>collagenase/</w:t>
      </w:r>
      <w:proofErr w:type="spellStart"/>
      <w:r w:rsidR="006535CC" w:rsidRPr="00D0482C">
        <w:rPr>
          <w:rFonts w:ascii="Calibri" w:eastAsia="Calibri" w:hAnsi="Calibri" w:cs="Calibri"/>
          <w:sz w:val="24"/>
          <w:szCs w:val="24"/>
        </w:rPr>
        <w:t>dispase</w:t>
      </w:r>
      <w:proofErr w:type="spellEnd"/>
      <w:r w:rsidR="006535CC" w:rsidRPr="00D0482C">
        <w:rPr>
          <w:rFonts w:ascii="Calibri" w:eastAsia="Calibri" w:hAnsi="Calibri" w:cs="Calibri"/>
          <w:sz w:val="24"/>
          <w:szCs w:val="24"/>
        </w:rPr>
        <w:t xml:space="preserve"> </w:t>
      </w:r>
      <w:r w:rsidRPr="00D0482C">
        <w:rPr>
          <w:rFonts w:ascii="Calibri" w:eastAsia="Calibri" w:hAnsi="Calibri" w:cs="Calibri"/>
          <w:sz w:val="24"/>
          <w:szCs w:val="24"/>
        </w:rPr>
        <w:t xml:space="preserve">to a sterile 15 mL conical tube. Use the dissection media to rinse the plates and transfer the solution to the tube. Add enough dissection media to bring up the volume to approximately 10 mL. </w:t>
      </w:r>
    </w:p>
    <w:p w14:paraId="5CF1A9D6"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A" w14:textId="4174CA7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Centrifuge at 200 </w:t>
      </w:r>
      <w:r w:rsidR="006535CC">
        <w:rPr>
          <w:rFonts w:ascii="Calibri" w:eastAsia="Calibri" w:hAnsi="Calibri" w:cs="Calibri"/>
          <w:sz w:val="24"/>
          <w:szCs w:val="24"/>
        </w:rPr>
        <w:t>x</w:t>
      </w:r>
      <w:r w:rsidRPr="00D0482C">
        <w:rPr>
          <w:rFonts w:ascii="Calibri" w:eastAsia="Calibri" w:hAnsi="Calibri" w:cs="Calibri"/>
          <w:sz w:val="24"/>
          <w:szCs w:val="24"/>
        </w:rPr>
        <w:t xml:space="preserve"> </w:t>
      </w:r>
      <w:r w:rsidRPr="006535CC">
        <w:rPr>
          <w:rFonts w:ascii="Calibri" w:eastAsia="Calibri" w:hAnsi="Calibri" w:cs="Calibri"/>
          <w:i/>
          <w:iCs/>
          <w:sz w:val="24"/>
          <w:szCs w:val="24"/>
        </w:rPr>
        <w:t>g</w:t>
      </w:r>
      <w:r w:rsidRPr="00D0482C">
        <w:rPr>
          <w:rFonts w:ascii="Calibri" w:eastAsia="Calibri" w:hAnsi="Calibri" w:cs="Calibri"/>
          <w:sz w:val="24"/>
          <w:szCs w:val="24"/>
        </w:rPr>
        <w:t xml:space="preserve"> (1000 - 1200 rpm) for 5 minutes at room temperature to pellet the sample. Aspirate the supernatant, taking care to not dislodge the pellet. Resuspend the pellet with 10 mL of dissection media. Repeat the centrifugation and discard the supernatant. </w:t>
      </w:r>
    </w:p>
    <w:p w14:paraId="24E63D3D"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B" w14:textId="3D774D88"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Replace with 1 - 2 mL of culture medium. Using a narrow-bore, bent-tip sterile pasteur pipette (pre-coated with culture medium), mechanically dissociate the clumps by gently triturating 5-6 times. Let the larger clumps settle for about one minute. Transfer the supernatant cell suspension to a new 10 mL tube. </w:t>
      </w:r>
    </w:p>
    <w:p w14:paraId="7CDC08E3"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C" w14:textId="1A95B8B7"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Repeat this process 3 more times, with increasing force of trituration each time to ensure almost complete dissociation of the SCGs. Transfer the supernatant after each round of trituration to a 10 mL tube with the supernatant from the first trituration.</w:t>
      </w:r>
    </w:p>
    <w:p w14:paraId="2103D45B"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D" w14:textId="7AFB9804"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Add enough culture media to bring up the volume to 8 - 10 mL. Gently mix the cell suspension and quantify the cell density with a hemocytometer. </w:t>
      </w:r>
    </w:p>
    <w:p w14:paraId="6567BB38"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6E" w14:textId="43FD3F07"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Distribute the cell suspension into the wells at the appropriate cell density for the experiments. Mix the cell suspension continually during the plating process to ensure even distribution of cells into the wells.</w:t>
      </w:r>
    </w:p>
    <w:p w14:paraId="2DA8F182" w14:textId="77777777" w:rsidR="006535CC" w:rsidRDefault="006535CC" w:rsidP="00577E69">
      <w:pPr>
        <w:spacing w:line="240" w:lineRule="auto"/>
        <w:jc w:val="both"/>
        <w:rPr>
          <w:rFonts w:ascii="Calibri" w:eastAsia="Calibri" w:hAnsi="Calibri" w:cs="Calibri"/>
          <w:sz w:val="24"/>
          <w:szCs w:val="24"/>
        </w:rPr>
      </w:pPr>
    </w:p>
    <w:p w14:paraId="0000006F" w14:textId="18912195" w:rsidR="00DB4703" w:rsidRPr="00D0482C" w:rsidRDefault="006535CC" w:rsidP="00577E69">
      <w:pPr>
        <w:spacing w:line="240" w:lineRule="auto"/>
        <w:jc w:val="both"/>
        <w:rPr>
          <w:rFonts w:ascii="Calibri" w:eastAsia="Calibri" w:hAnsi="Calibri" w:cs="Calibri"/>
          <w:sz w:val="24"/>
          <w:szCs w:val="24"/>
        </w:rPr>
      </w:pPr>
      <w:r w:rsidRPr="006535CC">
        <w:rPr>
          <w:rFonts w:ascii="Calibri" w:eastAsia="Calibri" w:hAnsi="Calibri" w:cs="Calibri"/>
          <w:sz w:val="24"/>
          <w:szCs w:val="24"/>
        </w:rPr>
        <w:t>NOTE:</w:t>
      </w:r>
      <w:r w:rsidR="00AF0CA3" w:rsidRPr="00D0482C">
        <w:rPr>
          <w:rFonts w:ascii="Calibri" w:eastAsia="Calibri" w:hAnsi="Calibri" w:cs="Calibri"/>
          <w:sz w:val="24"/>
          <w:szCs w:val="24"/>
        </w:rPr>
        <w:t xml:space="preserve"> For morphological analysis, plate the cells around 8</w:t>
      </w:r>
      <w:r w:rsidR="00577E69">
        <w:rPr>
          <w:rFonts w:ascii="Calibri" w:eastAsia="Calibri" w:hAnsi="Calibri" w:cs="Calibri"/>
          <w:sz w:val="24"/>
          <w:szCs w:val="24"/>
        </w:rPr>
        <w:t>,</w:t>
      </w:r>
      <w:r w:rsidR="00AF0CA3" w:rsidRPr="00D0482C">
        <w:rPr>
          <w:rFonts w:ascii="Calibri" w:eastAsia="Calibri" w:hAnsi="Calibri" w:cs="Calibri"/>
          <w:sz w:val="24"/>
          <w:szCs w:val="24"/>
        </w:rPr>
        <w:t>000 cells/well in a 24 well plates and for genomic and proteomic protocols, plate the cells as high as 30,000 cells/well.</w:t>
      </w:r>
    </w:p>
    <w:p w14:paraId="2589DF5F"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70" w14:textId="7AF6D5B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Transfer the plates to a glass desiccator with sterile water at the bottom to create a humidified chamber. Inject enough CO</w:t>
      </w:r>
      <w:r w:rsidRPr="00D0482C">
        <w:rPr>
          <w:rFonts w:ascii="Calibri" w:eastAsia="Calibri" w:hAnsi="Calibri" w:cs="Calibri"/>
          <w:sz w:val="24"/>
          <w:szCs w:val="24"/>
          <w:vertAlign w:val="subscript"/>
        </w:rPr>
        <w:t>2</w:t>
      </w:r>
      <w:r w:rsidRPr="00D0482C">
        <w:rPr>
          <w:rFonts w:ascii="Calibri" w:eastAsia="Calibri" w:hAnsi="Calibri" w:cs="Calibri"/>
          <w:sz w:val="24"/>
          <w:szCs w:val="24"/>
        </w:rPr>
        <w:t xml:space="preserve"> (around 120 mL) to obtain a 5% CO</w:t>
      </w:r>
      <w:r w:rsidRPr="00D0482C">
        <w:rPr>
          <w:rFonts w:ascii="Calibri" w:eastAsia="Calibri" w:hAnsi="Calibri" w:cs="Calibri"/>
          <w:sz w:val="24"/>
          <w:szCs w:val="24"/>
          <w:vertAlign w:val="subscript"/>
        </w:rPr>
        <w:t>2</w:t>
      </w:r>
      <w:r w:rsidRPr="00D0482C">
        <w:rPr>
          <w:rFonts w:ascii="Calibri" w:eastAsia="Calibri" w:hAnsi="Calibri" w:cs="Calibri"/>
          <w:sz w:val="24"/>
          <w:szCs w:val="24"/>
        </w:rPr>
        <w:t xml:space="preserve"> environment in the desiccator, prior to sealing. Maintain the plates at 35.5 </w:t>
      </w:r>
      <w:r w:rsidR="006535CC">
        <w:rPr>
          <w:rFonts w:ascii="Calibri" w:eastAsia="Calibri" w:hAnsi="Calibri" w:cs="Calibri"/>
          <w:sz w:val="24"/>
          <w:szCs w:val="24"/>
        </w:rPr>
        <w:t>°</w:t>
      </w:r>
      <w:r w:rsidRPr="00D0482C">
        <w:rPr>
          <w:rFonts w:ascii="Calibri" w:eastAsia="Calibri" w:hAnsi="Calibri" w:cs="Calibri"/>
          <w:sz w:val="24"/>
          <w:szCs w:val="24"/>
        </w:rPr>
        <w:t>C. This is referred to as Day 0 in the protocol.</w:t>
      </w:r>
    </w:p>
    <w:p w14:paraId="6D4B75E5" w14:textId="77777777" w:rsidR="006535CC" w:rsidRDefault="006535CC" w:rsidP="00577E69">
      <w:pPr>
        <w:spacing w:line="240" w:lineRule="auto"/>
        <w:jc w:val="both"/>
        <w:rPr>
          <w:rFonts w:ascii="Calibri" w:eastAsia="Calibri" w:hAnsi="Calibri" w:cs="Calibri"/>
          <w:sz w:val="24"/>
          <w:szCs w:val="24"/>
        </w:rPr>
      </w:pPr>
    </w:p>
    <w:p w14:paraId="00000071" w14:textId="13ACF54E" w:rsidR="00DB4703" w:rsidRPr="00D0482C" w:rsidRDefault="006535CC" w:rsidP="00577E69">
      <w:pPr>
        <w:spacing w:line="240" w:lineRule="auto"/>
        <w:jc w:val="both"/>
        <w:rPr>
          <w:rFonts w:ascii="Calibri" w:eastAsia="Calibri" w:hAnsi="Calibri" w:cs="Calibri"/>
          <w:sz w:val="24"/>
          <w:szCs w:val="24"/>
        </w:rPr>
      </w:pPr>
      <w:r w:rsidRPr="006535CC">
        <w:rPr>
          <w:rFonts w:ascii="Calibri" w:eastAsia="Calibri" w:hAnsi="Calibri" w:cs="Calibri"/>
          <w:sz w:val="24"/>
          <w:szCs w:val="24"/>
        </w:rPr>
        <w:t>NOTE:</w:t>
      </w:r>
      <w:r w:rsidR="00AF0CA3" w:rsidRPr="00D0482C">
        <w:rPr>
          <w:rFonts w:ascii="Calibri" w:eastAsia="Calibri" w:hAnsi="Calibri" w:cs="Calibri"/>
          <w:sz w:val="24"/>
          <w:szCs w:val="24"/>
        </w:rPr>
        <w:t xml:space="preserve"> These plates can also be maintained in a regular 5% CO2 incubator. The method described above minimizes temperature and pH changes and also helps prevent cross-contamination. </w:t>
      </w:r>
    </w:p>
    <w:p w14:paraId="00000072" w14:textId="77777777" w:rsidR="00DB4703" w:rsidRPr="00D0482C" w:rsidRDefault="00DB4703" w:rsidP="00577E69">
      <w:pPr>
        <w:spacing w:line="240" w:lineRule="auto"/>
        <w:jc w:val="both"/>
        <w:rPr>
          <w:rFonts w:ascii="Calibri" w:eastAsia="Calibri" w:hAnsi="Calibri" w:cs="Calibri"/>
          <w:b/>
          <w:sz w:val="24"/>
          <w:szCs w:val="24"/>
        </w:rPr>
      </w:pPr>
    </w:p>
    <w:p w14:paraId="00000073" w14:textId="41C41106"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rPr>
        <w:t>Maintenance of the cultured SCG neurons and treatments</w:t>
      </w:r>
    </w:p>
    <w:p w14:paraId="2E668C2B" w14:textId="77777777" w:rsidR="00EA1727" w:rsidRPr="00D0482C" w:rsidRDefault="00EA1727" w:rsidP="00577E69">
      <w:pPr>
        <w:spacing w:line="240" w:lineRule="auto"/>
        <w:jc w:val="both"/>
        <w:rPr>
          <w:rFonts w:ascii="Calibri" w:eastAsia="Calibri" w:hAnsi="Calibri" w:cs="Calibri"/>
          <w:b/>
          <w:sz w:val="24"/>
          <w:szCs w:val="24"/>
        </w:rPr>
      </w:pPr>
    </w:p>
    <w:p w14:paraId="00000075" w14:textId="7DB1881D" w:rsidR="00DB4703" w:rsidRPr="00D0482C" w:rsidRDefault="00AF0CA3" w:rsidP="00577E69">
      <w:pPr>
        <w:pStyle w:val="ListParagraph"/>
        <w:numPr>
          <w:ilvl w:val="1"/>
          <w:numId w:val="2"/>
        </w:numPr>
        <w:spacing w:line="240" w:lineRule="auto"/>
        <w:ind w:left="0" w:firstLine="0"/>
        <w:jc w:val="both"/>
        <w:rPr>
          <w:rFonts w:ascii="Calibri" w:eastAsia="Calibri" w:hAnsi="Calibri" w:cs="Calibri"/>
          <w:color w:val="222222"/>
          <w:sz w:val="24"/>
          <w:szCs w:val="24"/>
        </w:rPr>
      </w:pPr>
      <w:r w:rsidRPr="00D0482C">
        <w:rPr>
          <w:rFonts w:ascii="Calibri" w:eastAsia="Calibri" w:hAnsi="Calibri" w:cs="Calibri"/>
          <w:sz w:val="24"/>
          <w:szCs w:val="24"/>
        </w:rPr>
        <w:t xml:space="preserve">On Day 1 (24 hours after plating), carefully remove half of the culture media, and replace with 2 </w:t>
      </w:r>
      <w:r w:rsidR="006535CC">
        <w:rPr>
          <w:rFonts w:ascii="Calibri" w:eastAsia="Symbol" w:hAnsi="Calibri" w:cs="Calibri"/>
          <w:sz w:val="24"/>
          <w:szCs w:val="24"/>
        </w:rPr>
        <w:t>µ</w:t>
      </w:r>
      <w:r w:rsidRPr="00D0482C">
        <w:rPr>
          <w:rFonts w:ascii="Calibri" w:eastAsia="Calibri" w:hAnsi="Calibri" w:cs="Calibri"/>
          <w:sz w:val="24"/>
          <w:szCs w:val="24"/>
        </w:rPr>
        <w:t>M Ara-C (</w:t>
      </w:r>
      <w:r w:rsidRPr="00D0482C">
        <w:rPr>
          <w:rFonts w:ascii="Calibri" w:eastAsia="Calibri" w:hAnsi="Calibri" w:cs="Calibri"/>
          <w:color w:val="222222"/>
          <w:sz w:val="24"/>
          <w:szCs w:val="24"/>
          <w:highlight w:val="white"/>
        </w:rPr>
        <w:t>cytosine β-D-</w:t>
      </w:r>
      <w:proofErr w:type="spellStart"/>
      <w:r w:rsidRPr="00D0482C">
        <w:rPr>
          <w:rFonts w:ascii="Calibri" w:eastAsia="Calibri" w:hAnsi="Calibri" w:cs="Calibri"/>
          <w:color w:val="222222"/>
          <w:sz w:val="24"/>
          <w:szCs w:val="24"/>
          <w:highlight w:val="white"/>
        </w:rPr>
        <w:t>arabinofuranoside</w:t>
      </w:r>
      <w:proofErr w:type="spellEnd"/>
      <w:r w:rsidRPr="00D0482C">
        <w:rPr>
          <w:rFonts w:ascii="Calibri" w:eastAsia="Calibri" w:hAnsi="Calibri" w:cs="Calibri"/>
          <w:color w:val="222222"/>
          <w:sz w:val="24"/>
          <w:szCs w:val="24"/>
          <w:highlight w:val="white"/>
        </w:rPr>
        <w:t xml:space="preserve">, an anti-mitotic agent). Leave the treatment on the cells for 48 </w:t>
      </w:r>
      <w:r w:rsidR="006535CC">
        <w:rPr>
          <w:rFonts w:ascii="Calibri" w:eastAsia="Calibri" w:hAnsi="Calibri" w:cs="Calibri"/>
          <w:color w:val="222222"/>
          <w:sz w:val="24"/>
          <w:szCs w:val="24"/>
          <w:highlight w:val="white"/>
        </w:rPr>
        <w:t>h</w:t>
      </w:r>
      <w:r w:rsidRPr="00D0482C">
        <w:rPr>
          <w:rFonts w:ascii="Calibri" w:eastAsia="Calibri" w:hAnsi="Calibri" w:cs="Calibri"/>
          <w:color w:val="222222"/>
          <w:sz w:val="24"/>
          <w:szCs w:val="24"/>
          <w:highlight w:val="white"/>
        </w:rPr>
        <w:t>. Usually, this length of treatment is sufficient to eliminate non-neuronal cells in the culture</w:t>
      </w:r>
      <w:r w:rsidR="00577E69">
        <w:rPr>
          <w:rFonts w:ascii="Calibri" w:eastAsia="Calibri" w:hAnsi="Calibri" w:cs="Calibri"/>
          <w:color w:val="222222"/>
          <w:sz w:val="24"/>
          <w:szCs w:val="24"/>
        </w:rPr>
        <w:t>.</w:t>
      </w:r>
    </w:p>
    <w:p w14:paraId="00000076" w14:textId="77777777" w:rsidR="00DB4703" w:rsidRPr="00D0482C" w:rsidRDefault="00DB4703" w:rsidP="00577E69">
      <w:pPr>
        <w:spacing w:line="240" w:lineRule="auto"/>
        <w:jc w:val="both"/>
        <w:rPr>
          <w:rFonts w:ascii="Calibri" w:eastAsia="Calibri" w:hAnsi="Calibri" w:cs="Calibri"/>
          <w:b/>
          <w:sz w:val="24"/>
          <w:szCs w:val="24"/>
        </w:rPr>
      </w:pPr>
    </w:p>
    <w:p w14:paraId="00000077" w14:textId="10E1DE17"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On Day 3, gently aspirate half the medium and replace with control medium. </w:t>
      </w:r>
    </w:p>
    <w:p w14:paraId="00000078" w14:textId="77777777" w:rsidR="00DB4703" w:rsidRPr="00D0482C" w:rsidRDefault="00DB4703" w:rsidP="00577E69">
      <w:pPr>
        <w:spacing w:line="240" w:lineRule="auto"/>
        <w:jc w:val="both"/>
        <w:rPr>
          <w:rFonts w:ascii="Calibri" w:eastAsia="Calibri" w:hAnsi="Calibri" w:cs="Calibri"/>
          <w:b/>
          <w:sz w:val="24"/>
          <w:szCs w:val="24"/>
        </w:rPr>
      </w:pPr>
    </w:p>
    <w:p w14:paraId="00000079" w14:textId="5822F31C"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highlight w:val="white"/>
        </w:rPr>
        <w:t>On</w:t>
      </w:r>
      <w:r w:rsidRPr="00D0482C">
        <w:rPr>
          <w:rFonts w:ascii="Calibri" w:eastAsia="Calibri" w:hAnsi="Calibri" w:cs="Calibri"/>
          <w:sz w:val="24"/>
          <w:szCs w:val="24"/>
        </w:rPr>
        <w:t xml:space="preserve"> Day 4, the cells are ready for experimental treatments. Feed cultures every other day with the appropriate medium, gently replacing half of the medium in the well with fresh medium.</w:t>
      </w:r>
    </w:p>
    <w:p w14:paraId="0000007A" w14:textId="77777777" w:rsidR="00DB4703" w:rsidRPr="00D0482C" w:rsidRDefault="00DB4703" w:rsidP="00577E69">
      <w:pPr>
        <w:spacing w:line="240" w:lineRule="auto"/>
        <w:jc w:val="both"/>
        <w:rPr>
          <w:rFonts w:ascii="Calibri" w:eastAsia="Calibri" w:hAnsi="Calibri" w:cs="Calibri"/>
          <w:b/>
          <w:sz w:val="24"/>
          <w:szCs w:val="24"/>
        </w:rPr>
      </w:pPr>
    </w:p>
    <w:p w14:paraId="0000007B" w14:textId="718860CB"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Cultured SCG neurons in serum-free medium extend only axons. If experiments require the presence of dendrites, </w:t>
      </w:r>
      <w:r w:rsidR="006535CC">
        <w:rPr>
          <w:rFonts w:ascii="Calibri" w:eastAsia="Calibri" w:hAnsi="Calibri" w:cs="Calibri"/>
          <w:sz w:val="24"/>
          <w:szCs w:val="24"/>
        </w:rPr>
        <w:t xml:space="preserve">treat </w:t>
      </w:r>
      <w:r w:rsidRPr="00D0482C">
        <w:rPr>
          <w:rFonts w:ascii="Calibri" w:eastAsia="Calibri" w:hAnsi="Calibri" w:cs="Calibri"/>
          <w:sz w:val="24"/>
          <w:szCs w:val="24"/>
        </w:rPr>
        <w:t>cells with either 10% fetal calf serum, 75-100</w:t>
      </w:r>
      <w:r w:rsidR="006535CC">
        <w:rPr>
          <w:rFonts w:ascii="Calibri" w:eastAsia="Symbol" w:hAnsi="Calibri" w:cs="Calibri"/>
          <w:sz w:val="24"/>
          <w:szCs w:val="24"/>
        </w:rPr>
        <w:t xml:space="preserve"> µ</w:t>
      </w:r>
      <w:r w:rsidRPr="00D0482C">
        <w:rPr>
          <w:rFonts w:ascii="Calibri" w:eastAsia="Calibri" w:hAnsi="Calibri" w:cs="Calibri"/>
          <w:sz w:val="24"/>
          <w:szCs w:val="24"/>
        </w:rPr>
        <w:t xml:space="preserve">g/mL of </w:t>
      </w:r>
      <w:r w:rsidRPr="00D0482C">
        <w:rPr>
          <w:rFonts w:ascii="Calibri" w:eastAsia="Calibri" w:hAnsi="Calibri" w:cs="Calibri"/>
          <w:sz w:val="24"/>
          <w:szCs w:val="24"/>
          <w:highlight w:val="white"/>
        </w:rPr>
        <w:t>basement</w:t>
      </w:r>
      <w:r w:rsidRPr="00D0482C">
        <w:rPr>
          <w:rFonts w:ascii="Calibri" w:eastAsia="Calibri" w:hAnsi="Calibri" w:cs="Calibri"/>
          <w:sz w:val="24"/>
          <w:szCs w:val="24"/>
        </w:rPr>
        <w:t xml:space="preserve"> membrane matrix extract or 50 ng/mL of bone morphogenetic </w:t>
      </w:r>
      <w:proofErr w:type="gramStart"/>
      <w:r w:rsidRPr="00D0482C">
        <w:rPr>
          <w:rFonts w:ascii="Calibri" w:eastAsia="Calibri" w:hAnsi="Calibri" w:cs="Calibri"/>
          <w:sz w:val="24"/>
          <w:szCs w:val="24"/>
        </w:rPr>
        <w:t>protein-7</w:t>
      </w:r>
      <w:proofErr w:type="gramEnd"/>
      <w:r w:rsidRPr="00D0482C">
        <w:rPr>
          <w:rFonts w:ascii="Calibri" w:eastAsia="Calibri" w:hAnsi="Calibri" w:cs="Calibri"/>
          <w:sz w:val="24"/>
          <w:szCs w:val="24"/>
        </w:rPr>
        <w:t xml:space="preserve">. Dendritic growth is observed within 48 hours of treatment with elaborate dendritic arbor observed within a week of treatment. </w:t>
      </w:r>
    </w:p>
    <w:p w14:paraId="0000007C" w14:textId="77777777" w:rsidR="00DB4703" w:rsidRPr="00D0482C" w:rsidRDefault="00DB4703" w:rsidP="00577E69">
      <w:pPr>
        <w:spacing w:line="240" w:lineRule="auto"/>
        <w:jc w:val="both"/>
        <w:rPr>
          <w:rFonts w:ascii="Calibri" w:eastAsia="Calibri" w:hAnsi="Calibri" w:cs="Calibri"/>
          <w:b/>
          <w:sz w:val="24"/>
          <w:szCs w:val="24"/>
        </w:rPr>
      </w:pPr>
    </w:p>
    <w:p w14:paraId="0000007D" w14:textId="279A1955"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highlight w:val="white"/>
        </w:rPr>
        <w:t>Immunostaining</w:t>
      </w:r>
      <w:r w:rsidRPr="00D0482C">
        <w:rPr>
          <w:rFonts w:ascii="Calibri" w:eastAsia="Calibri" w:hAnsi="Calibri" w:cs="Calibri"/>
          <w:b/>
          <w:sz w:val="24"/>
          <w:szCs w:val="24"/>
        </w:rPr>
        <w:t xml:space="preserve"> cultured SCG neurons</w:t>
      </w:r>
    </w:p>
    <w:p w14:paraId="0000007E" w14:textId="77777777" w:rsidR="00DB4703" w:rsidRPr="00D0482C" w:rsidRDefault="00DB4703" w:rsidP="00577E69">
      <w:pPr>
        <w:spacing w:line="240" w:lineRule="auto"/>
        <w:jc w:val="both"/>
        <w:rPr>
          <w:rFonts w:ascii="Calibri" w:eastAsia="Calibri" w:hAnsi="Calibri" w:cs="Calibri"/>
          <w:b/>
          <w:sz w:val="24"/>
          <w:szCs w:val="24"/>
        </w:rPr>
      </w:pPr>
    </w:p>
    <w:p w14:paraId="23EA875F" w14:textId="77777777" w:rsidR="006535C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Gradually replace the cell culture medium in the well with 4% paraformaldehyde in 0.1 M </w:t>
      </w:r>
      <w:r w:rsidRPr="00D0482C">
        <w:rPr>
          <w:rFonts w:ascii="Calibri" w:eastAsia="Calibri" w:hAnsi="Calibri" w:cs="Calibri"/>
          <w:sz w:val="24"/>
          <w:szCs w:val="24"/>
          <w:highlight w:val="white"/>
        </w:rPr>
        <w:t>phosphate</w:t>
      </w:r>
      <w:r w:rsidRPr="00D0482C">
        <w:rPr>
          <w:rFonts w:ascii="Calibri" w:eastAsia="Calibri" w:hAnsi="Calibri" w:cs="Calibri"/>
          <w:sz w:val="24"/>
          <w:szCs w:val="24"/>
        </w:rPr>
        <w:t xml:space="preserve"> buffer, pH 7.2 in a fume hood. </w:t>
      </w:r>
    </w:p>
    <w:p w14:paraId="3C24D2EE" w14:textId="77777777" w:rsidR="006535CC" w:rsidRDefault="006535CC" w:rsidP="00577E69">
      <w:pPr>
        <w:pStyle w:val="ListParagraph"/>
        <w:spacing w:line="240" w:lineRule="auto"/>
        <w:ind w:left="0"/>
        <w:jc w:val="both"/>
        <w:rPr>
          <w:rFonts w:ascii="Calibri" w:eastAsia="Calibri" w:hAnsi="Calibri" w:cs="Calibri"/>
          <w:sz w:val="24"/>
          <w:szCs w:val="24"/>
        </w:rPr>
      </w:pPr>
    </w:p>
    <w:p w14:paraId="1DD1FBEF" w14:textId="1875D919" w:rsidR="006535CC" w:rsidRDefault="006535CC" w:rsidP="00577E69">
      <w:pPr>
        <w:pStyle w:val="ListParagraph"/>
        <w:numPr>
          <w:ilvl w:val="2"/>
          <w:numId w:val="2"/>
        </w:numPr>
        <w:spacing w:line="240" w:lineRule="auto"/>
        <w:ind w:left="0" w:firstLine="0"/>
        <w:jc w:val="both"/>
        <w:rPr>
          <w:rFonts w:ascii="Calibri" w:eastAsia="Calibri" w:hAnsi="Calibri" w:cs="Calibri"/>
          <w:sz w:val="24"/>
          <w:szCs w:val="24"/>
        </w:rPr>
      </w:pPr>
      <w:r>
        <w:rPr>
          <w:rFonts w:ascii="Calibri" w:eastAsia="Calibri" w:hAnsi="Calibri" w:cs="Calibri"/>
          <w:sz w:val="24"/>
          <w:szCs w:val="24"/>
        </w:rPr>
        <w:t xml:space="preserve">Remove </w:t>
      </w:r>
      <w:r w:rsidR="00AF0CA3" w:rsidRPr="00D0482C">
        <w:rPr>
          <w:rFonts w:ascii="Calibri" w:eastAsia="Calibri" w:hAnsi="Calibri" w:cs="Calibri"/>
          <w:sz w:val="24"/>
          <w:szCs w:val="24"/>
        </w:rPr>
        <w:t>half the culture media in the well and replac</w:t>
      </w:r>
      <w:r>
        <w:rPr>
          <w:rFonts w:ascii="Calibri" w:eastAsia="Calibri" w:hAnsi="Calibri" w:cs="Calibri"/>
          <w:sz w:val="24"/>
          <w:szCs w:val="24"/>
        </w:rPr>
        <w:t>e</w:t>
      </w:r>
      <w:r w:rsidR="00AF0CA3" w:rsidRPr="00D0482C">
        <w:rPr>
          <w:rFonts w:ascii="Calibri" w:eastAsia="Calibri" w:hAnsi="Calibri" w:cs="Calibri"/>
          <w:sz w:val="24"/>
          <w:szCs w:val="24"/>
        </w:rPr>
        <w:t xml:space="preserve"> it gently with 4% paraformaldehyde. Then, repeat the process at least two more times, removing two-thirds of the media in the well each time and replacing with 4% paraformaldehyde. At the end of this process, the color of media in the well should have changed from pink to colorless. </w:t>
      </w:r>
    </w:p>
    <w:p w14:paraId="7C163FD6" w14:textId="77777777" w:rsidR="006535CC" w:rsidRDefault="006535CC" w:rsidP="00577E69">
      <w:pPr>
        <w:pStyle w:val="ListParagraph"/>
        <w:spacing w:line="240" w:lineRule="auto"/>
        <w:ind w:left="0"/>
        <w:jc w:val="both"/>
        <w:rPr>
          <w:rFonts w:ascii="Calibri" w:eastAsia="Calibri" w:hAnsi="Calibri" w:cs="Calibri"/>
          <w:sz w:val="24"/>
          <w:szCs w:val="24"/>
        </w:rPr>
      </w:pPr>
    </w:p>
    <w:p w14:paraId="0000007F" w14:textId="636110E5"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Once all the medium has been replaced by 4% paraformaldehyde, incubate the wells for 15 - 20 minutes at room temperature.</w:t>
      </w:r>
    </w:p>
    <w:p w14:paraId="00000080" w14:textId="77777777" w:rsidR="00DB4703" w:rsidRPr="00D0482C" w:rsidRDefault="00DB4703" w:rsidP="00577E69">
      <w:pPr>
        <w:spacing w:line="240" w:lineRule="auto"/>
        <w:jc w:val="both"/>
        <w:rPr>
          <w:rFonts w:ascii="Calibri" w:eastAsia="Calibri" w:hAnsi="Calibri" w:cs="Calibri"/>
          <w:b/>
          <w:sz w:val="24"/>
          <w:szCs w:val="24"/>
        </w:rPr>
      </w:pPr>
    </w:p>
    <w:p w14:paraId="57C21134" w14:textId="77777777" w:rsidR="006535C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With a similar process as described above, gradually replace the 4% paraformaldehyde </w:t>
      </w:r>
      <w:r w:rsidRPr="00D0482C">
        <w:rPr>
          <w:rFonts w:ascii="Calibri" w:eastAsia="Calibri" w:hAnsi="Calibri" w:cs="Calibri"/>
          <w:sz w:val="24"/>
          <w:szCs w:val="24"/>
          <w:highlight w:val="white"/>
        </w:rPr>
        <w:t>solution</w:t>
      </w:r>
      <w:r w:rsidRPr="00D0482C">
        <w:rPr>
          <w:rFonts w:ascii="Calibri" w:eastAsia="Calibri" w:hAnsi="Calibri" w:cs="Calibri"/>
          <w:sz w:val="24"/>
          <w:szCs w:val="24"/>
        </w:rPr>
        <w:t xml:space="preserve"> with phosphate-buffered saline (PBS), pH 7.2. Leave for 5 minutes. Rinse the wells two more times for 5 minutes each with PBS. </w:t>
      </w:r>
    </w:p>
    <w:p w14:paraId="78F7925C" w14:textId="77777777" w:rsidR="006535CC" w:rsidRDefault="006535CC" w:rsidP="00577E69">
      <w:pPr>
        <w:pStyle w:val="ListParagraph"/>
        <w:spacing w:line="240" w:lineRule="auto"/>
        <w:ind w:left="0"/>
        <w:jc w:val="both"/>
        <w:rPr>
          <w:rFonts w:ascii="Calibri" w:eastAsia="Calibri" w:hAnsi="Calibri" w:cs="Calibri"/>
          <w:sz w:val="24"/>
          <w:szCs w:val="24"/>
        </w:rPr>
      </w:pPr>
    </w:p>
    <w:p w14:paraId="00000082" w14:textId="212CF3C2"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Once the 4% paraformaldehyde is removed, </w:t>
      </w:r>
      <w:r w:rsidR="006535CC">
        <w:rPr>
          <w:rFonts w:ascii="Calibri" w:eastAsia="Calibri" w:hAnsi="Calibri" w:cs="Calibri"/>
          <w:sz w:val="24"/>
          <w:szCs w:val="24"/>
        </w:rPr>
        <w:t>move t</w:t>
      </w:r>
      <w:r w:rsidRPr="00D0482C">
        <w:rPr>
          <w:rFonts w:ascii="Calibri" w:eastAsia="Calibri" w:hAnsi="Calibri" w:cs="Calibri"/>
          <w:sz w:val="24"/>
          <w:szCs w:val="24"/>
        </w:rPr>
        <w:t xml:space="preserve">he plates to the benchtop for further processing. </w:t>
      </w:r>
      <w:r w:rsidR="00997CBA" w:rsidRPr="00D0482C">
        <w:rPr>
          <w:rFonts w:ascii="Calibri" w:eastAsia="Calibri" w:hAnsi="Calibri" w:cs="Calibri"/>
          <w:sz w:val="24"/>
          <w:szCs w:val="24"/>
        </w:rPr>
        <w:t>This step is a good stopping point where plates can be stored at 4</w:t>
      </w:r>
      <w:r w:rsidR="006535CC">
        <w:rPr>
          <w:rFonts w:ascii="Calibri" w:eastAsia="Calibri" w:hAnsi="Calibri" w:cs="Calibri"/>
          <w:sz w:val="24"/>
          <w:szCs w:val="24"/>
          <w:vertAlign w:val="superscript"/>
        </w:rPr>
        <w:t xml:space="preserve"> </w:t>
      </w:r>
      <w:r w:rsidR="006535CC">
        <w:rPr>
          <w:rFonts w:ascii="Calibri" w:eastAsia="Calibri" w:hAnsi="Calibri" w:cs="Calibri"/>
          <w:sz w:val="24"/>
          <w:szCs w:val="24"/>
        </w:rPr>
        <w:t>°</w:t>
      </w:r>
      <w:r w:rsidR="00997CBA" w:rsidRPr="00D0482C">
        <w:rPr>
          <w:rFonts w:ascii="Calibri" w:eastAsia="Calibri" w:hAnsi="Calibri" w:cs="Calibri"/>
          <w:sz w:val="24"/>
          <w:szCs w:val="24"/>
        </w:rPr>
        <w:t xml:space="preserve">C overnight. </w:t>
      </w:r>
    </w:p>
    <w:p w14:paraId="3C3E531A" w14:textId="77777777" w:rsidR="00997CBA" w:rsidRPr="00D0482C" w:rsidRDefault="00997CBA" w:rsidP="00577E69">
      <w:pPr>
        <w:spacing w:line="240" w:lineRule="auto"/>
        <w:jc w:val="both"/>
        <w:rPr>
          <w:rFonts w:ascii="Calibri" w:eastAsia="Calibri" w:hAnsi="Calibri" w:cs="Calibri"/>
          <w:sz w:val="24"/>
          <w:szCs w:val="24"/>
        </w:rPr>
      </w:pPr>
    </w:p>
    <w:p w14:paraId="00000083" w14:textId="40449ACB"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Remove all the PBS. Add enough volume of 0.1% Triton X-100 in PBS to cover the cells. Leave it on the cultures for 5 minutes to permeabilize the neurons. The timing of this step is critical to ensure good staining while maintaining the integrity of the cells. </w:t>
      </w:r>
    </w:p>
    <w:p w14:paraId="00000084" w14:textId="77777777" w:rsidR="00DB4703" w:rsidRPr="00D0482C" w:rsidRDefault="00DB4703" w:rsidP="00577E69">
      <w:pPr>
        <w:spacing w:line="240" w:lineRule="auto"/>
        <w:jc w:val="both"/>
        <w:rPr>
          <w:rFonts w:ascii="Calibri" w:eastAsia="Calibri" w:hAnsi="Calibri" w:cs="Calibri"/>
          <w:b/>
          <w:sz w:val="24"/>
          <w:szCs w:val="24"/>
        </w:rPr>
      </w:pPr>
    </w:p>
    <w:p w14:paraId="00000085" w14:textId="0E675E45"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Carefully remove the Triton X-100 solution and rinse the wells three times for 5 minutes each time with PBS. Remove the PBS solution.</w:t>
      </w:r>
    </w:p>
    <w:p w14:paraId="00000086" w14:textId="77777777" w:rsidR="00DB4703" w:rsidRPr="00D0482C" w:rsidRDefault="00DB4703" w:rsidP="00577E69">
      <w:pPr>
        <w:spacing w:line="240" w:lineRule="auto"/>
        <w:jc w:val="both"/>
        <w:rPr>
          <w:rFonts w:ascii="Calibri" w:eastAsia="Calibri" w:hAnsi="Calibri" w:cs="Calibri"/>
          <w:b/>
          <w:sz w:val="24"/>
          <w:szCs w:val="24"/>
        </w:rPr>
      </w:pPr>
    </w:p>
    <w:p w14:paraId="00000087" w14:textId="509D6B30"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Add enough 5% BSA in PBS to cover the cells and incubate at room temperature for 20 </w:t>
      </w:r>
      <w:r w:rsidRPr="00D0482C">
        <w:rPr>
          <w:rFonts w:ascii="Calibri" w:eastAsia="Calibri" w:hAnsi="Calibri" w:cs="Calibri"/>
          <w:sz w:val="24"/>
          <w:szCs w:val="24"/>
          <w:highlight w:val="white"/>
        </w:rPr>
        <w:t>minutes</w:t>
      </w:r>
      <w:r w:rsidRPr="00D0482C">
        <w:rPr>
          <w:rFonts w:ascii="Calibri" w:eastAsia="Calibri" w:hAnsi="Calibri" w:cs="Calibri"/>
          <w:sz w:val="24"/>
          <w:szCs w:val="24"/>
        </w:rPr>
        <w:t xml:space="preserve"> to reduce non-specific antibody binding.</w:t>
      </w:r>
    </w:p>
    <w:p w14:paraId="00000088" w14:textId="77777777" w:rsidR="00DB4703" w:rsidRPr="00D0482C" w:rsidRDefault="00DB4703" w:rsidP="00577E69">
      <w:pPr>
        <w:spacing w:line="240" w:lineRule="auto"/>
        <w:jc w:val="both"/>
        <w:rPr>
          <w:rFonts w:ascii="Calibri" w:eastAsia="Calibri" w:hAnsi="Calibri" w:cs="Calibri"/>
          <w:b/>
          <w:sz w:val="24"/>
          <w:szCs w:val="24"/>
        </w:rPr>
      </w:pPr>
    </w:p>
    <w:p w14:paraId="00000089" w14:textId="2B4C5168"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lastRenderedPageBreak/>
        <w:t xml:space="preserve">Remove the blocking solution and replace it with a mouse monoclonal antibody against MAP-2 </w:t>
      </w:r>
      <w:r w:rsidRPr="00D0482C">
        <w:rPr>
          <w:rFonts w:ascii="Calibri" w:eastAsia="Calibri" w:hAnsi="Calibri" w:cs="Calibri"/>
          <w:sz w:val="24"/>
          <w:szCs w:val="24"/>
          <w:highlight w:val="white"/>
        </w:rPr>
        <w:t>protein</w:t>
      </w:r>
      <w:r w:rsidRPr="00D0482C">
        <w:rPr>
          <w:rFonts w:ascii="Calibri" w:eastAsia="Calibri" w:hAnsi="Calibri" w:cs="Calibri"/>
          <w:sz w:val="24"/>
          <w:szCs w:val="24"/>
        </w:rPr>
        <w:t xml:space="preserve"> diluted in 5% BSA in PBS. Leave the primary antibody on the cells overnight at 4 </w:t>
      </w:r>
      <w:r w:rsidR="006535CC">
        <w:rPr>
          <w:rFonts w:ascii="Calibri" w:eastAsia="Calibri" w:hAnsi="Calibri" w:cs="Calibri"/>
          <w:sz w:val="24"/>
          <w:szCs w:val="24"/>
        </w:rPr>
        <w:t>°</w:t>
      </w:r>
      <w:r w:rsidRPr="00D0482C">
        <w:rPr>
          <w:rFonts w:ascii="Calibri" w:eastAsia="Calibri" w:hAnsi="Calibri" w:cs="Calibri"/>
          <w:sz w:val="24"/>
          <w:szCs w:val="24"/>
        </w:rPr>
        <w:t xml:space="preserve">C. </w:t>
      </w:r>
    </w:p>
    <w:p w14:paraId="0000008A" w14:textId="77777777" w:rsidR="00DB4703" w:rsidRPr="00D0482C" w:rsidRDefault="00DB4703" w:rsidP="00577E69">
      <w:pPr>
        <w:spacing w:line="240" w:lineRule="auto"/>
        <w:jc w:val="both"/>
        <w:rPr>
          <w:rFonts w:ascii="Calibri" w:eastAsia="Calibri" w:hAnsi="Calibri" w:cs="Calibri"/>
          <w:b/>
          <w:sz w:val="24"/>
          <w:szCs w:val="24"/>
        </w:rPr>
      </w:pPr>
    </w:p>
    <w:p w14:paraId="0000008B" w14:textId="479AE20C"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highlight w:val="white"/>
        </w:rPr>
        <w:t>Remove</w:t>
      </w:r>
      <w:r w:rsidRPr="00D0482C">
        <w:rPr>
          <w:rFonts w:ascii="Calibri" w:eastAsia="Calibri" w:hAnsi="Calibri" w:cs="Calibri"/>
          <w:sz w:val="24"/>
          <w:szCs w:val="24"/>
        </w:rPr>
        <w:t xml:space="preserve"> and save the primary antibody for reuse. The primary antibody can be reused at least twice without loss of detection intensity. </w:t>
      </w:r>
    </w:p>
    <w:p w14:paraId="0000008C" w14:textId="77777777" w:rsidR="00DB4703" w:rsidRPr="00D0482C" w:rsidRDefault="00DB4703" w:rsidP="00577E69">
      <w:pPr>
        <w:spacing w:line="240" w:lineRule="auto"/>
        <w:jc w:val="both"/>
        <w:rPr>
          <w:rFonts w:ascii="Calibri" w:eastAsia="Calibri" w:hAnsi="Calibri" w:cs="Calibri"/>
          <w:b/>
          <w:sz w:val="24"/>
          <w:szCs w:val="24"/>
        </w:rPr>
      </w:pPr>
    </w:p>
    <w:p w14:paraId="0000008D" w14:textId="3656EA03"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Rinse three times with enough PBS to cover the cells. Leave PBS on the cells for 10 minutes </w:t>
      </w:r>
      <w:r w:rsidRPr="00D0482C">
        <w:rPr>
          <w:rFonts w:ascii="Calibri" w:eastAsia="Calibri" w:hAnsi="Calibri" w:cs="Calibri"/>
          <w:sz w:val="24"/>
          <w:szCs w:val="24"/>
          <w:highlight w:val="white"/>
        </w:rPr>
        <w:t>per</w:t>
      </w:r>
      <w:r w:rsidRPr="00D0482C">
        <w:rPr>
          <w:rFonts w:ascii="Calibri" w:eastAsia="Calibri" w:hAnsi="Calibri" w:cs="Calibri"/>
          <w:sz w:val="24"/>
          <w:szCs w:val="24"/>
        </w:rPr>
        <w:t xml:space="preserve"> rinse. </w:t>
      </w:r>
    </w:p>
    <w:p w14:paraId="0000008E" w14:textId="77777777" w:rsidR="00DB4703" w:rsidRPr="00D0482C" w:rsidRDefault="00DB4703" w:rsidP="00577E69">
      <w:pPr>
        <w:spacing w:line="240" w:lineRule="auto"/>
        <w:jc w:val="both"/>
        <w:rPr>
          <w:rFonts w:ascii="Calibri" w:eastAsia="Calibri" w:hAnsi="Calibri" w:cs="Calibri"/>
          <w:b/>
          <w:sz w:val="24"/>
          <w:szCs w:val="24"/>
        </w:rPr>
      </w:pPr>
    </w:p>
    <w:p w14:paraId="0000008F" w14:textId="72C35CA5"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Remove the PBS solution and replace it with fluorescent tag-conjugated Goat anti-Mouse IgG secondary antibody at 1:1000 dilution in 5% BSA in PBS. Incubate for 2 hours in the dark at room </w:t>
      </w:r>
      <w:r w:rsidRPr="00D0482C">
        <w:rPr>
          <w:rFonts w:ascii="Calibri" w:eastAsia="Calibri" w:hAnsi="Calibri" w:cs="Calibri"/>
          <w:sz w:val="24"/>
          <w:szCs w:val="24"/>
          <w:highlight w:val="white"/>
        </w:rPr>
        <w:t>temperature</w:t>
      </w:r>
      <w:r w:rsidRPr="00D0482C">
        <w:rPr>
          <w:rFonts w:ascii="Calibri" w:eastAsia="Calibri" w:hAnsi="Calibri" w:cs="Calibri"/>
          <w:sz w:val="24"/>
          <w:szCs w:val="24"/>
        </w:rPr>
        <w:t xml:space="preserve">. </w:t>
      </w:r>
    </w:p>
    <w:p w14:paraId="00000090" w14:textId="77777777" w:rsidR="00DB4703" w:rsidRPr="00D0482C" w:rsidRDefault="00DB4703" w:rsidP="00577E69">
      <w:pPr>
        <w:spacing w:line="240" w:lineRule="auto"/>
        <w:jc w:val="both"/>
        <w:rPr>
          <w:rFonts w:ascii="Calibri" w:eastAsia="Calibri" w:hAnsi="Calibri" w:cs="Calibri"/>
          <w:sz w:val="24"/>
          <w:szCs w:val="24"/>
        </w:rPr>
      </w:pPr>
    </w:p>
    <w:p w14:paraId="00000091" w14:textId="19883DF6"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Remove the secondary antibody and replace it with PBS. Rinse the wells three times with PBS for 10 minutes per rinse. Rinse the wells one time with water to remove any salts.</w:t>
      </w:r>
    </w:p>
    <w:p w14:paraId="00000092" w14:textId="77777777" w:rsidR="00DB4703" w:rsidRPr="00D0482C" w:rsidRDefault="00DB4703" w:rsidP="00577E69">
      <w:pPr>
        <w:spacing w:line="240" w:lineRule="auto"/>
        <w:jc w:val="both"/>
        <w:rPr>
          <w:rFonts w:ascii="Calibri" w:eastAsia="Calibri" w:hAnsi="Calibri" w:cs="Calibri"/>
          <w:sz w:val="24"/>
          <w:szCs w:val="24"/>
        </w:rPr>
      </w:pPr>
    </w:p>
    <w:p w14:paraId="00000093" w14:textId="6FF3A560" w:rsidR="00DB4703" w:rsidRPr="00D0482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Mount the coverslips onto glass slides containing a drop of aqueous mountant that is </w:t>
      </w:r>
      <w:r w:rsidRPr="00D0482C">
        <w:rPr>
          <w:rFonts w:ascii="Calibri" w:eastAsia="Calibri" w:hAnsi="Calibri" w:cs="Calibri"/>
          <w:sz w:val="24"/>
          <w:szCs w:val="24"/>
          <w:highlight w:val="white"/>
        </w:rPr>
        <w:t>appropriate</w:t>
      </w:r>
      <w:r w:rsidRPr="00D0482C">
        <w:rPr>
          <w:rFonts w:ascii="Calibri" w:eastAsia="Calibri" w:hAnsi="Calibri" w:cs="Calibri"/>
          <w:sz w:val="24"/>
          <w:szCs w:val="24"/>
        </w:rPr>
        <w:t xml:space="preserve"> for fluorescently labeled samples. Store the slides at 4 </w:t>
      </w:r>
      <w:r w:rsidR="006535CC">
        <w:rPr>
          <w:rFonts w:ascii="Calibri" w:eastAsia="Calibri" w:hAnsi="Calibri" w:cs="Calibri"/>
          <w:sz w:val="24"/>
          <w:szCs w:val="24"/>
        </w:rPr>
        <w:t>°</w:t>
      </w:r>
      <w:r w:rsidRPr="00D0482C">
        <w:rPr>
          <w:rFonts w:ascii="Calibri" w:eastAsia="Calibri" w:hAnsi="Calibri" w:cs="Calibri"/>
          <w:sz w:val="24"/>
          <w:szCs w:val="24"/>
        </w:rPr>
        <w:t>C, in a slide folder until ready for imaging.</w:t>
      </w:r>
    </w:p>
    <w:p w14:paraId="00000094" w14:textId="77777777" w:rsidR="00DB4703" w:rsidRPr="00D0482C" w:rsidRDefault="00DB4703" w:rsidP="00577E69">
      <w:pPr>
        <w:spacing w:line="240" w:lineRule="auto"/>
        <w:jc w:val="both"/>
        <w:rPr>
          <w:rFonts w:ascii="Calibri" w:eastAsia="Calibri" w:hAnsi="Calibri" w:cs="Calibri"/>
          <w:b/>
          <w:sz w:val="24"/>
          <w:szCs w:val="24"/>
        </w:rPr>
      </w:pPr>
    </w:p>
    <w:p w14:paraId="00000095" w14:textId="0F12F6C4" w:rsidR="00DB4703" w:rsidRPr="00D0482C" w:rsidRDefault="00AF0CA3" w:rsidP="00577E69">
      <w:pPr>
        <w:pStyle w:val="ListParagraph"/>
        <w:numPr>
          <w:ilvl w:val="0"/>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b/>
          <w:sz w:val="24"/>
          <w:szCs w:val="24"/>
        </w:rPr>
        <w:t xml:space="preserve">Sample preparation for analysis of the proteome using liquid chromatography coupled with mass spectrometry </w:t>
      </w:r>
    </w:p>
    <w:p w14:paraId="00000096" w14:textId="77777777" w:rsidR="00DB4703" w:rsidRPr="00D0482C" w:rsidRDefault="00DB4703" w:rsidP="00577E69">
      <w:pPr>
        <w:spacing w:line="240" w:lineRule="auto"/>
        <w:jc w:val="both"/>
        <w:rPr>
          <w:rFonts w:ascii="Calibri" w:eastAsia="Calibri" w:hAnsi="Calibri" w:cs="Calibri"/>
          <w:b/>
          <w:sz w:val="24"/>
          <w:szCs w:val="24"/>
        </w:rPr>
      </w:pPr>
    </w:p>
    <w:p w14:paraId="00000097" w14:textId="4EC04C36" w:rsidR="00DB4703" w:rsidRPr="006535CC" w:rsidRDefault="00AF0CA3" w:rsidP="00577E69">
      <w:pPr>
        <w:pStyle w:val="ListParagraph"/>
        <w:numPr>
          <w:ilvl w:val="1"/>
          <w:numId w:val="2"/>
        </w:numPr>
        <w:spacing w:line="240" w:lineRule="auto"/>
        <w:ind w:left="0" w:firstLine="0"/>
        <w:jc w:val="both"/>
        <w:rPr>
          <w:rFonts w:ascii="Calibri" w:eastAsia="Calibri" w:hAnsi="Calibri" w:cs="Calibri"/>
          <w:bCs/>
          <w:sz w:val="24"/>
          <w:szCs w:val="24"/>
        </w:rPr>
      </w:pPr>
      <w:r w:rsidRPr="006535CC">
        <w:rPr>
          <w:rFonts w:ascii="Calibri" w:eastAsia="Calibri" w:hAnsi="Calibri" w:cs="Calibri"/>
          <w:bCs/>
          <w:sz w:val="24"/>
          <w:szCs w:val="24"/>
        </w:rPr>
        <w:t>Lysis of cultured neurons</w:t>
      </w:r>
    </w:p>
    <w:p w14:paraId="2A485D4C" w14:textId="77777777" w:rsidR="006535CC" w:rsidRDefault="006535CC" w:rsidP="00577E69">
      <w:pPr>
        <w:pStyle w:val="ListParagraph"/>
        <w:spacing w:line="240" w:lineRule="auto"/>
        <w:ind w:left="0"/>
        <w:jc w:val="both"/>
        <w:rPr>
          <w:rFonts w:ascii="Calibri" w:eastAsia="Calibri" w:hAnsi="Calibri" w:cs="Calibri"/>
          <w:b/>
          <w:sz w:val="24"/>
          <w:szCs w:val="24"/>
        </w:rPr>
      </w:pPr>
    </w:p>
    <w:p w14:paraId="00000098" w14:textId="479495EC" w:rsidR="00DB4703" w:rsidRPr="00D0482C" w:rsidRDefault="00AF0CA3" w:rsidP="00577E69">
      <w:pPr>
        <w:pStyle w:val="ListParagraph"/>
        <w:numPr>
          <w:ilvl w:val="2"/>
          <w:numId w:val="2"/>
        </w:numPr>
        <w:spacing w:line="240" w:lineRule="auto"/>
        <w:ind w:left="0" w:firstLine="0"/>
        <w:jc w:val="both"/>
        <w:rPr>
          <w:rFonts w:ascii="Calibri" w:eastAsia="Calibri" w:hAnsi="Calibri" w:cs="Calibri"/>
          <w:b/>
          <w:sz w:val="24"/>
          <w:szCs w:val="24"/>
        </w:rPr>
      </w:pPr>
      <w:r w:rsidRPr="00D0482C">
        <w:rPr>
          <w:rFonts w:ascii="Calibri" w:eastAsia="Calibri" w:hAnsi="Calibri" w:cs="Calibri"/>
          <w:sz w:val="24"/>
          <w:szCs w:val="24"/>
        </w:rPr>
        <w:t>Gently remove all</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the culture media in the wells. Replace it with cold, sterile calcium and magnesium-free phosphate-buffered saline (PBS), pH 7.4. Remove quickly and replace with PBS and let it sit for 5 min. This step is done to remove any proteins present in the culture media.</w:t>
      </w:r>
      <w:r w:rsidR="00D0482C" w:rsidRPr="00D0482C">
        <w:rPr>
          <w:rFonts w:ascii="Calibri" w:eastAsia="Calibri" w:hAnsi="Calibri" w:cs="Calibri"/>
          <w:sz w:val="24"/>
          <w:szCs w:val="24"/>
        </w:rPr>
        <w:t xml:space="preserve"> </w:t>
      </w:r>
    </w:p>
    <w:p w14:paraId="054C6488"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9" w14:textId="53EB4F41"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Carefully remove all the PBS from all the wells for a </w:t>
      </w:r>
      <w:proofErr w:type="gramStart"/>
      <w:r w:rsidRPr="00D0482C">
        <w:rPr>
          <w:rFonts w:ascii="Calibri" w:eastAsia="Calibri" w:hAnsi="Calibri" w:cs="Calibri"/>
          <w:sz w:val="24"/>
          <w:szCs w:val="24"/>
        </w:rPr>
        <w:t>particular treatment</w:t>
      </w:r>
      <w:proofErr w:type="gramEnd"/>
      <w:r w:rsidRPr="00D0482C">
        <w:rPr>
          <w:rFonts w:ascii="Calibri" w:eastAsia="Calibri" w:hAnsi="Calibri" w:cs="Calibri"/>
          <w:sz w:val="24"/>
          <w:szCs w:val="24"/>
        </w:rPr>
        <w:t>. Repeat the process one more time. Maintain plates over ice when lysing the cells to minimize neuronal damage and proteolysis.</w:t>
      </w:r>
    </w:p>
    <w:p w14:paraId="2CE257EF"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A" w14:textId="268C4E1B" w:rsidR="00DB4703"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Add 100 - 150 µL of 50 mM ammonium bicarbonate, pH 7.5 (</w:t>
      </w:r>
      <w:r w:rsidRPr="00D0482C">
        <w:rPr>
          <w:rFonts w:ascii="Calibri" w:eastAsia="Calibri" w:hAnsi="Calibri" w:cs="Calibri"/>
          <w:color w:val="222222"/>
          <w:sz w:val="24"/>
          <w:szCs w:val="24"/>
          <w:highlight w:val="white"/>
        </w:rPr>
        <w:t>NH</w:t>
      </w:r>
      <w:r w:rsidRPr="00D0482C">
        <w:rPr>
          <w:rFonts w:ascii="Calibri" w:eastAsia="Calibri" w:hAnsi="Calibri" w:cs="Calibri"/>
          <w:color w:val="222222"/>
          <w:sz w:val="24"/>
          <w:szCs w:val="24"/>
          <w:highlight w:val="white"/>
          <w:vertAlign w:val="subscript"/>
        </w:rPr>
        <w:t>4</w:t>
      </w:r>
      <w:r w:rsidRPr="00D0482C">
        <w:rPr>
          <w:rFonts w:ascii="Calibri" w:eastAsia="Calibri" w:hAnsi="Calibri" w:cs="Calibri"/>
          <w:color w:val="222222"/>
          <w:sz w:val="24"/>
          <w:szCs w:val="24"/>
          <w:highlight w:val="white"/>
        </w:rPr>
        <w:t>HCO</w:t>
      </w:r>
      <w:r w:rsidRPr="00D0482C">
        <w:rPr>
          <w:rFonts w:ascii="Calibri" w:eastAsia="Calibri" w:hAnsi="Calibri" w:cs="Calibri"/>
          <w:b/>
          <w:color w:val="222222"/>
          <w:sz w:val="24"/>
          <w:szCs w:val="24"/>
          <w:highlight w:val="white"/>
          <w:vertAlign w:val="subscript"/>
        </w:rPr>
        <w:t>3</w:t>
      </w:r>
      <w:r w:rsidRPr="00D0482C">
        <w:rPr>
          <w:rFonts w:ascii="Calibri" w:eastAsia="Calibri" w:hAnsi="Calibri" w:cs="Calibri"/>
          <w:sz w:val="24"/>
          <w:szCs w:val="24"/>
        </w:rPr>
        <w:t>) to one of the wells and scrape cells</w:t>
      </w:r>
      <w:r w:rsidR="00E959D4" w:rsidRPr="00D0482C">
        <w:rPr>
          <w:rFonts w:ascii="Calibri" w:eastAsia="Calibri" w:hAnsi="Calibri" w:cs="Calibri"/>
          <w:sz w:val="24"/>
          <w:szCs w:val="24"/>
        </w:rPr>
        <w:t xml:space="preserve"> using a sterile cell scraper</w:t>
      </w:r>
      <w:r w:rsidRPr="00D0482C">
        <w:rPr>
          <w:rFonts w:ascii="Calibri" w:eastAsia="Calibri" w:hAnsi="Calibri" w:cs="Calibri"/>
          <w:sz w:val="24"/>
          <w:szCs w:val="24"/>
        </w:rPr>
        <w:t xml:space="preserve">. Using a micropipette, transfer the liquid and repeat the scraping process with all the wells for a particular treatment. Examine the wells under the microscope after scraping to make sure that most of the cells have been removed. </w:t>
      </w:r>
    </w:p>
    <w:p w14:paraId="6F9D29F6" w14:textId="77777777" w:rsidR="006535CC" w:rsidRPr="00D0482C" w:rsidRDefault="006535CC" w:rsidP="00577E69">
      <w:pPr>
        <w:pStyle w:val="ListParagraph"/>
        <w:spacing w:line="240" w:lineRule="auto"/>
        <w:ind w:left="0"/>
        <w:jc w:val="both"/>
        <w:rPr>
          <w:rFonts w:ascii="Calibri" w:eastAsia="Calibri" w:hAnsi="Calibri" w:cs="Calibri"/>
          <w:sz w:val="24"/>
          <w:szCs w:val="24"/>
        </w:rPr>
      </w:pPr>
    </w:p>
    <w:p w14:paraId="0000009B" w14:textId="1E8B447F" w:rsidR="00DB4703" w:rsidRDefault="00AF0CA3" w:rsidP="00577E69">
      <w:pPr>
        <w:pStyle w:val="ListParagraph"/>
        <w:numPr>
          <w:ilvl w:val="3"/>
          <w:numId w:val="2"/>
        </w:numPr>
        <w:spacing w:line="240" w:lineRule="auto"/>
        <w:ind w:left="0" w:firstLine="0"/>
        <w:jc w:val="both"/>
        <w:rPr>
          <w:rFonts w:ascii="Calibri" w:eastAsia="Calibri" w:hAnsi="Calibri" w:cs="Calibri"/>
          <w:sz w:val="24"/>
          <w:szCs w:val="24"/>
        </w:rPr>
      </w:pPr>
      <w:r w:rsidRPr="006535CC">
        <w:rPr>
          <w:rFonts w:ascii="Calibri" w:eastAsia="Calibri" w:hAnsi="Calibri" w:cs="Calibri"/>
          <w:sz w:val="24"/>
          <w:szCs w:val="24"/>
        </w:rPr>
        <w:t xml:space="preserve">With the low number of neurons, use a limited volume to lyse the cells to ensure high enough concentration for proteomic analysis. </w:t>
      </w:r>
    </w:p>
    <w:p w14:paraId="41FE1212"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C" w14:textId="47AC0A28"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Freeze the solution at -80 </w:t>
      </w:r>
      <w:r w:rsidR="006535CC">
        <w:rPr>
          <w:rFonts w:ascii="Calibri" w:eastAsia="Calibri" w:hAnsi="Calibri" w:cs="Calibri"/>
          <w:sz w:val="24"/>
          <w:szCs w:val="24"/>
        </w:rPr>
        <w:t>°</w:t>
      </w:r>
      <w:r w:rsidRPr="00D0482C">
        <w:rPr>
          <w:rFonts w:ascii="Calibri" w:eastAsia="Calibri" w:hAnsi="Calibri" w:cs="Calibri"/>
          <w:sz w:val="24"/>
          <w:szCs w:val="24"/>
        </w:rPr>
        <w:t>C overnight to help with cell lysis. The lysates can be stored at this stage until ready for further processing.</w:t>
      </w:r>
    </w:p>
    <w:p w14:paraId="6B790288"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D" w14:textId="666C800B"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Once thawed, squirt the samples through a syringe with a 26 G or 28 G needle to mechanically lyse the cells. </w:t>
      </w:r>
    </w:p>
    <w:p w14:paraId="43580BD5"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E" w14:textId="2EABFF81"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Sonicate the samples in a sonicating water bath two times for 10 minutes. Add ice to the water bath to prevent</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 xml:space="preserve">overheating and denaturation of proteins. Centrifuge for 5 minutes at 4 </w:t>
      </w:r>
      <w:r w:rsidR="006535CC">
        <w:rPr>
          <w:rFonts w:ascii="Calibri" w:eastAsia="Calibri" w:hAnsi="Calibri" w:cs="Calibri"/>
          <w:sz w:val="24"/>
          <w:szCs w:val="24"/>
        </w:rPr>
        <w:t>°</w:t>
      </w:r>
      <w:r w:rsidRPr="00D0482C">
        <w:rPr>
          <w:rFonts w:ascii="Calibri" w:eastAsia="Calibri" w:hAnsi="Calibri" w:cs="Calibri"/>
          <w:sz w:val="24"/>
          <w:szCs w:val="24"/>
        </w:rPr>
        <w:t>C at 12</w:t>
      </w:r>
      <w:r w:rsidR="006535CC">
        <w:rPr>
          <w:rFonts w:ascii="Calibri" w:eastAsia="Calibri" w:hAnsi="Calibri" w:cs="Calibri"/>
          <w:sz w:val="24"/>
          <w:szCs w:val="24"/>
        </w:rPr>
        <w:t>,</w:t>
      </w:r>
      <w:r w:rsidRPr="00D0482C">
        <w:rPr>
          <w:rFonts w:ascii="Calibri" w:eastAsia="Calibri" w:hAnsi="Calibri" w:cs="Calibri"/>
          <w:sz w:val="24"/>
          <w:szCs w:val="24"/>
        </w:rPr>
        <w:t xml:space="preserve">000 x </w:t>
      </w:r>
      <w:r w:rsidRPr="006535CC">
        <w:rPr>
          <w:rFonts w:ascii="Calibri" w:eastAsia="Calibri" w:hAnsi="Calibri" w:cs="Calibri"/>
          <w:i/>
          <w:iCs/>
          <w:sz w:val="24"/>
          <w:szCs w:val="24"/>
        </w:rPr>
        <w:t>g</w:t>
      </w:r>
      <w:r w:rsidRPr="00D0482C">
        <w:rPr>
          <w:rFonts w:ascii="Calibri" w:eastAsia="Calibri" w:hAnsi="Calibri" w:cs="Calibri"/>
          <w:sz w:val="24"/>
          <w:szCs w:val="24"/>
        </w:rPr>
        <w:t xml:space="preserve">. </w:t>
      </w:r>
    </w:p>
    <w:p w14:paraId="7B928DD0"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9F" w14:textId="7E9438D4"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Measure </w:t>
      </w:r>
      <w:r w:rsidR="006535CC">
        <w:rPr>
          <w:rFonts w:ascii="Calibri" w:eastAsia="Calibri" w:hAnsi="Calibri" w:cs="Calibri"/>
          <w:sz w:val="24"/>
          <w:szCs w:val="24"/>
        </w:rPr>
        <w:t xml:space="preserve">the </w:t>
      </w:r>
      <w:r w:rsidRPr="00D0482C">
        <w:rPr>
          <w:rFonts w:ascii="Calibri" w:eastAsia="Calibri" w:hAnsi="Calibri" w:cs="Calibri"/>
          <w:sz w:val="24"/>
          <w:szCs w:val="24"/>
        </w:rPr>
        <w:t>protein concentration. Typical protein concentrations range from 0.4 - 1 µg/</w:t>
      </w:r>
      <w:r w:rsidR="006535CC">
        <w:rPr>
          <w:rFonts w:ascii="Calibri" w:eastAsia="Symbol" w:hAnsi="Calibri" w:cs="Calibri"/>
          <w:sz w:val="24"/>
          <w:szCs w:val="24"/>
        </w:rPr>
        <w:t>µ</w:t>
      </w:r>
      <w:r w:rsidRPr="00D0482C">
        <w:rPr>
          <w:rFonts w:ascii="Calibri" w:eastAsia="Calibri" w:hAnsi="Calibri" w:cs="Calibri"/>
          <w:sz w:val="24"/>
          <w:szCs w:val="24"/>
        </w:rPr>
        <w:t xml:space="preserve">L </w:t>
      </w:r>
    </w:p>
    <w:p w14:paraId="5259229B" w14:textId="77777777" w:rsidR="006535CC" w:rsidRPr="00D0482C" w:rsidRDefault="006535CC" w:rsidP="00577E69">
      <w:pPr>
        <w:pStyle w:val="ListParagraph"/>
        <w:spacing w:line="240" w:lineRule="auto"/>
        <w:ind w:left="0"/>
        <w:jc w:val="both"/>
        <w:rPr>
          <w:rFonts w:ascii="Calibri" w:eastAsia="Calibri" w:hAnsi="Calibri" w:cs="Calibri"/>
          <w:b/>
          <w:sz w:val="24"/>
          <w:szCs w:val="24"/>
        </w:rPr>
      </w:pPr>
    </w:p>
    <w:p w14:paraId="000000A1" w14:textId="7C689B51" w:rsidR="00DB4703" w:rsidRPr="006535CC" w:rsidRDefault="00AF0CA3" w:rsidP="00577E69">
      <w:pPr>
        <w:pStyle w:val="ListParagraph"/>
        <w:numPr>
          <w:ilvl w:val="1"/>
          <w:numId w:val="2"/>
        </w:numPr>
        <w:spacing w:line="240" w:lineRule="auto"/>
        <w:ind w:left="0" w:firstLine="0"/>
        <w:jc w:val="both"/>
        <w:rPr>
          <w:rFonts w:ascii="Calibri" w:eastAsia="Calibri" w:hAnsi="Calibri" w:cs="Calibri"/>
          <w:sz w:val="24"/>
          <w:szCs w:val="24"/>
        </w:rPr>
      </w:pPr>
      <w:r w:rsidRPr="006535CC">
        <w:rPr>
          <w:rFonts w:ascii="Calibri" w:eastAsia="Calibri" w:hAnsi="Calibri" w:cs="Calibri"/>
          <w:sz w:val="24"/>
          <w:szCs w:val="24"/>
          <w:highlight w:val="white"/>
        </w:rPr>
        <w:t>Sample</w:t>
      </w:r>
      <w:r w:rsidRPr="006535CC">
        <w:rPr>
          <w:rFonts w:ascii="Calibri" w:eastAsia="Calibri" w:hAnsi="Calibri" w:cs="Calibri"/>
          <w:sz w:val="24"/>
          <w:szCs w:val="24"/>
        </w:rPr>
        <w:t xml:space="preserve"> preparation and trypsin digestion for proteome analysis</w:t>
      </w:r>
    </w:p>
    <w:p w14:paraId="0445740B" w14:textId="77777777" w:rsidR="006535CC" w:rsidRPr="006535CC" w:rsidRDefault="006535CC" w:rsidP="00577E69">
      <w:pPr>
        <w:pStyle w:val="ListParagraph"/>
        <w:spacing w:line="240" w:lineRule="auto"/>
        <w:ind w:left="0"/>
        <w:jc w:val="both"/>
        <w:rPr>
          <w:rFonts w:ascii="Calibri" w:eastAsia="Calibri" w:hAnsi="Calibri" w:cs="Calibri"/>
          <w:color w:val="222222"/>
          <w:sz w:val="24"/>
          <w:szCs w:val="24"/>
          <w:highlight w:val="white"/>
        </w:rPr>
      </w:pPr>
    </w:p>
    <w:p w14:paraId="000000A2" w14:textId="514A28BD" w:rsidR="00DB4703" w:rsidRPr="00D0482C" w:rsidRDefault="00AF0CA3" w:rsidP="00577E69">
      <w:pPr>
        <w:pStyle w:val="ListParagraph"/>
        <w:numPr>
          <w:ilvl w:val="2"/>
          <w:numId w:val="2"/>
        </w:numPr>
        <w:spacing w:line="240" w:lineRule="auto"/>
        <w:ind w:left="0" w:firstLine="0"/>
        <w:jc w:val="both"/>
        <w:rPr>
          <w:rFonts w:ascii="Calibri" w:eastAsia="Calibri" w:hAnsi="Calibri" w:cs="Calibri"/>
          <w:color w:val="222222"/>
          <w:sz w:val="24"/>
          <w:szCs w:val="24"/>
          <w:highlight w:val="white"/>
        </w:rPr>
      </w:pPr>
      <w:r w:rsidRPr="00D0482C">
        <w:rPr>
          <w:rFonts w:ascii="Calibri" w:eastAsia="Calibri" w:hAnsi="Calibri" w:cs="Calibri"/>
          <w:sz w:val="24"/>
          <w:szCs w:val="24"/>
        </w:rPr>
        <w:t>Transfer a maximum of 60 µL of</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the lysate or 50 µg of protein into a DN</w:t>
      </w:r>
      <w:r w:rsidR="006535CC">
        <w:rPr>
          <w:rFonts w:ascii="Calibri" w:eastAsia="Calibri" w:hAnsi="Calibri" w:cs="Calibri"/>
          <w:sz w:val="24"/>
          <w:szCs w:val="24"/>
        </w:rPr>
        <w:t>a</w:t>
      </w:r>
      <w:r w:rsidRPr="00D0482C">
        <w:rPr>
          <w:rFonts w:ascii="Calibri" w:eastAsia="Calibri" w:hAnsi="Calibri" w:cs="Calibri"/>
          <w:sz w:val="24"/>
          <w:szCs w:val="24"/>
        </w:rPr>
        <w:t>se-, RN</w:t>
      </w:r>
      <w:r w:rsidR="006535CC">
        <w:rPr>
          <w:rFonts w:ascii="Calibri" w:eastAsia="Calibri" w:hAnsi="Calibri" w:cs="Calibri"/>
          <w:sz w:val="24"/>
          <w:szCs w:val="24"/>
        </w:rPr>
        <w:t>a</w:t>
      </w:r>
      <w:r w:rsidRPr="00D0482C">
        <w:rPr>
          <w:rFonts w:ascii="Calibri" w:eastAsia="Calibri" w:hAnsi="Calibri" w:cs="Calibri"/>
          <w:sz w:val="24"/>
          <w:szCs w:val="24"/>
        </w:rPr>
        <w:t xml:space="preserve">se- and </w:t>
      </w:r>
      <w:r w:rsidR="006535CC">
        <w:rPr>
          <w:rFonts w:ascii="Calibri" w:eastAsia="Calibri" w:hAnsi="Calibri" w:cs="Calibri"/>
          <w:sz w:val="24"/>
          <w:szCs w:val="24"/>
        </w:rPr>
        <w:t>pr</w:t>
      </w:r>
      <w:r w:rsidRPr="00D0482C">
        <w:rPr>
          <w:rFonts w:ascii="Calibri" w:eastAsia="Calibri" w:hAnsi="Calibri" w:cs="Calibri"/>
          <w:sz w:val="24"/>
          <w:szCs w:val="24"/>
        </w:rPr>
        <w:t xml:space="preserve">otease-free 1.5 mL tube. If the volume of the lysate is less than 60 µL, add enough 50 mM </w:t>
      </w:r>
      <w:r w:rsidRPr="00D0482C">
        <w:rPr>
          <w:rFonts w:ascii="Calibri" w:eastAsia="Calibri" w:hAnsi="Calibri" w:cs="Calibri"/>
          <w:color w:val="222222"/>
          <w:sz w:val="24"/>
          <w:szCs w:val="24"/>
          <w:highlight w:val="white"/>
        </w:rPr>
        <w:t>ammonium bicarbonate to make up the volume.</w:t>
      </w:r>
    </w:p>
    <w:p w14:paraId="420FACE4"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A3" w14:textId="4FA99054"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Add 25 µL of 0.2</w:t>
      </w:r>
      <w:r w:rsidR="006535CC">
        <w:rPr>
          <w:rFonts w:ascii="Calibri" w:eastAsia="Calibri" w:hAnsi="Calibri" w:cs="Calibri"/>
          <w:sz w:val="24"/>
          <w:szCs w:val="24"/>
        </w:rPr>
        <w:t>%</w:t>
      </w:r>
      <w:r w:rsidRPr="00D0482C">
        <w:rPr>
          <w:rFonts w:ascii="Calibri" w:eastAsia="Calibri" w:hAnsi="Calibri" w:cs="Calibri"/>
          <w:sz w:val="24"/>
          <w:szCs w:val="24"/>
        </w:rPr>
        <w:t xml:space="preserve"> acid labile surfactant and vortex. Incubate the tube in a block heater at 80 </w:t>
      </w:r>
      <w:r w:rsidR="006535CC">
        <w:rPr>
          <w:rFonts w:ascii="Calibri" w:eastAsia="Calibri" w:hAnsi="Calibri" w:cs="Calibri"/>
          <w:sz w:val="24"/>
          <w:szCs w:val="24"/>
        </w:rPr>
        <w:t>°</w:t>
      </w:r>
      <w:r w:rsidRPr="00D0482C">
        <w:rPr>
          <w:rFonts w:ascii="Calibri" w:eastAsia="Calibri" w:hAnsi="Calibri" w:cs="Calibri"/>
          <w:sz w:val="24"/>
          <w:szCs w:val="24"/>
        </w:rPr>
        <w:t>C</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for 15 minutes. Centrifuge the tube at 12</w:t>
      </w:r>
      <w:r w:rsidR="00577E69">
        <w:rPr>
          <w:rFonts w:ascii="Calibri" w:eastAsia="Calibri" w:hAnsi="Calibri" w:cs="Calibri"/>
          <w:sz w:val="24"/>
          <w:szCs w:val="24"/>
        </w:rPr>
        <w:t>,</w:t>
      </w:r>
      <w:r w:rsidRPr="00D0482C">
        <w:rPr>
          <w:rFonts w:ascii="Calibri" w:eastAsia="Calibri" w:hAnsi="Calibri" w:cs="Calibri"/>
          <w:sz w:val="24"/>
          <w:szCs w:val="24"/>
        </w:rPr>
        <w:t xml:space="preserve">000 </w:t>
      </w:r>
      <w:r w:rsidR="00577E69">
        <w:rPr>
          <w:rFonts w:ascii="Calibri" w:eastAsia="Calibri" w:hAnsi="Calibri" w:cs="Calibri"/>
          <w:sz w:val="24"/>
          <w:szCs w:val="24"/>
        </w:rPr>
        <w:t>x</w:t>
      </w:r>
      <w:r w:rsidRPr="00D0482C">
        <w:rPr>
          <w:rFonts w:ascii="Calibri" w:eastAsia="Calibri" w:hAnsi="Calibri" w:cs="Calibri"/>
          <w:sz w:val="24"/>
          <w:szCs w:val="24"/>
        </w:rPr>
        <w:t xml:space="preserve"> </w:t>
      </w:r>
      <w:r w:rsidRPr="00577E69">
        <w:rPr>
          <w:rFonts w:ascii="Calibri" w:eastAsia="Calibri" w:hAnsi="Calibri" w:cs="Calibri"/>
          <w:i/>
          <w:iCs/>
          <w:sz w:val="24"/>
          <w:szCs w:val="24"/>
        </w:rPr>
        <w:t>g</w:t>
      </w:r>
      <w:r w:rsidRPr="00D0482C">
        <w:rPr>
          <w:rFonts w:ascii="Calibri" w:eastAsia="Calibri" w:hAnsi="Calibri" w:cs="Calibri"/>
          <w:sz w:val="24"/>
          <w:szCs w:val="24"/>
        </w:rPr>
        <w:t xml:space="preserve"> for 30 </w:t>
      </w:r>
      <w:r w:rsidR="00577E69">
        <w:rPr>
          <w:rFonts w:ascii="Calibri" w:eastAsia="Calibri" w:hAnsi="Calibri" w:cs="Calibri"/>
          <w:sz w:val="24"/>
          <w:szCs w:val="24"/>
        </w:rPr>
        <w:t>s</w:t>
      </w:r>
      <w:r w:rsidRPr="00D0482C">
        <w:rPr>
          <w:rFonts w:ascii="Calibri" w:eastAsia="Calibri" w:hAnsi="Calibri" w:cs="Calibri"/>
          <w:sz w:val="24"/>
          <w:szCs w:val="24"/>
        </w:rPr>
        <w:t>.</w:t>
      </w:r>
    </w:p>
    <w:p w14:paraId="41047F6E"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A4" w14:textId="04846369"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Add 2.5 µL of 100 mM dithiothreitol and vortex. This makes the protein more accessible for alkylation and digestion. Incubate the tube at 60</w:t>
      </w:r>
      <w:r w:rsidR="00577E69">
        <w:rPr>
          <w:rFonts w:ascii="Calibri" w:eastAsia="Calibri" w:hAnsi="Calibri" w:cs="Calibri"/>
          <w:sz w:val="24"/>
          <w:szCs w:val="24"/>
        </w:rPr>
        <w:t xml:space="preserve"> °</w:t>
      </w:r>
      <w:r w:rsidRPr="00D0482C">
        <w:rPr>
          <w:rFonts w:ascii="Calibri" w:eastAsia="Calibri" w:hAnsi="Calibri" w:cs="Calibri"/>
          <w:sz w:val="24"/>
          <w:szCs w:val="24"/>
        </w:rPr>
        <w:t>C in a block heater for 30 minutes. Cool to room temperature and centrifuge.</w:t>
      </w:r>
    </w:p>
    <w:p w14:paraId="0C24C5B6"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A5" w14:textId="2EB07273" w:rsidR="00DB4703"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Add 2.5 µL of 300 mM iodoacetamide to the sample and vortex. This step helps to alkylate the cysteines and prevents them from reforming the disulfide bonds. Incubate the tubes at room temperature in the dark for 30 minutes. </w:t>
      </w:r>
    </w:p>
    <w:p w14:paraId="42237188" w14:textId="77777777" w:rsidR="006535CC" w:rsidRPr="00D0482C" w:rsidRDefault="006535CC" w:rsidP="00577E69">
      <w:pPr>
        <w:pStyle w:val="ListParagraph"/>
        <w:spacing w:line="240" w:lineRule="auto"/>
        <w:ind w:left="0"/>
        <w:jc w:val="both"/>
        <w:rPr>
          <w:rFonts w:ascii="Calibri" w:eastAsia="Calibri" w:hAnsi="Calibri" w:cs="Calibri"/>
          <w:sz w:val="24"/>
          <w:szCs w:val="24"/>
        </w:rPr>
      </w:pPr>
    </w:p>
    <w:p w14:paraId="000000A6" w14:textId="188A79D6" w:rsidR="00DB4703"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Add mass spectrometry grade trypsin (0.5 </w:t>
      </w:r>
      <w:r w:rsidR="006535CC">
        <w:rPr>
          <w:rFonts w:ascii="Calibri" w:eastAsia="Symbol" w:hAnsi="Calibri" w:cs="Calibri"/>
          <w:sz w:val="24"/>
          <w:szCs w:val="24"/>
        </w:rPr>
        <w:t>µg/µ</w:t>
      </w:r>
      <w:r w:rsidRPr="00D0482C">
        <w:rPr>
          <w:rFonts w:ascii="Calibri" w:eastAsia="Calibri" w:hAnsi="Calibri" w:cs="Calibri"/>
          <w:sz w:val="24"/>
          <w:szCs w:val="24"/>
        </w:rPr>
        <w:t>L) to the tube</w:t>
      </w:r>
      <w:r w:rsidRPr="00D0482C">
        <w:rPr>
          <w:rFonts w:ascii="Calibri" w:eastAsia="Calibri" w:hAnsi="Calibri" w:cs="Calibri"/>
          <w:b/>
          <w:sz w:val="24"/>
          <w:szCs w:val="24"/>
        </w:rPr>
        <w:t xml:space="preserve"> </w:t>
      </w:r>
      <w:r w:rsidRPr="00D0482C">
        <w:rPr>
          <w:rFonts w:ascii="Calibri" w:eastAsia="Calibri" w:hAnsi="Calibri" w:cs="Calibri"/>
          <w:sz w:val="24"/>
          <w:szCs w:val="24"/>
        </w:rPr>
        <w:t xml:space="preserve">at a trypsin: protein ratio of 1:10. Digest the samples at 37 </w:t>
      </w:r>
      <w:r w:rsidR="00577E69">
        <w:rPr>
          <w:rFonts w:ascii="Calibri" w:eastAsia="Calibri" w:hAnsi="Calibri" w:cs="Calibri"/>
          <w:sz w:val="24"/>
          <w:szCs w:val="24"/>
        </w:rPr>
        <w:t>°</w:t>
      </w:r>
      <w:r w:rsidRPr="00D0482C">
        <w:rPr>
          <w:rFonts w:ascii="Calibri" w:eastAsia="Calibri" w:hAnsi="Calibri" w:cs="Calibri"/>
          <w:sz w:val="24"/>
          <w:szCs w:val="24"/>
        </w:rPr>
        <w:t xml:space="preserve">C overnight. </w:t>
      </w:r>
    </w:p>
    <w:p w14:paraId="0150F67E" w14:textId="77777777" w:rsidR="006535CC" w:rsidRPr="00D0482C" w:rsidRDefault="006535CC" w:rsidP="00577E69">
      <w:pPr>
        <w:pStyle w:val="ListParagraph"/>
        <w:spacing w:line="240" w:lineRule="auto"/>
        <w:ind w:left="0"/>
        <w:jc w:val="both"/>
        <w:rPr>
          <w:rFonts w:ascii="Calibri" w:eastAsia="Calibri" w:hAnsi="Calibri" w:cs="Calibri"/>
          <w:sz w:val="24"/>
          <w:szCs w:val="24"/>
        </w:rPr>
      </w:pPr>
    </w:p>
    <w:p w14:paraId="000000A7" w14:textId="61D37168"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 xml:space="preserve">Add 10 µL of 5% trifluoroacetic acid (TFA) and vortex. Incubate the samples at 37 </w:t>
      </w:r>
      <w:r w:rsidR="00577E69">
        <w:rPr>
          <w:rFonts w:ascii="Calibri" w:eastAsia="Calibri" w:hAnsi="Calibri" w:cs="Calibri"/>
          <w:sz w:val="24"/>
          <w:szCs w:val="24"/>
        </w:rPr>
        <w:t>°</w:t>
      </w:r>
      <w:r w:rsidRPr="00D0482C">
        <w:rPr>
          <w:rFonts w:ascii="Calibri" w:eastAsia="Calibri" w:hAnsi="Calibri" w:cs="Calibri"/>
          <w:sz w:val="24"/>
          <w:szCs w:val="24"/>
        </w:rPr>
        <w:t>C for 90 minutes. This step is necessary to hydrolyze the acid labile surfactant to prevent interference during mass spectrometry.</w:t>
      </w:r>
    </w:p>
    <w:p w14:paraId="25AC461D" w14:textId="77777777" w:rsidR="006535CC" w:rsidRPr="006535CC" w:rsidRDefault="006535CC" w:rsidP="00577E69">
      <w:pPr>
        <w:pStyle w:val="ListParagraph"/>
        <w:spacing w:line="240" w:lineRule="auto"/>
        <w:ind w:left="0"/>
        <w:jc w:val="both"/>
        <w:rPr>
          <w:rFonts w:ascii="Calibri" w:eastAsia="Calibri" w:hAnsi="Calibri" w:cs="Calibri"/>
          <w:sz w:val="24"/>
          <w:szCs w:val="24"/>
        </w:rPr>
      </w:pPr>
    </w:p>
    <w:p w14:paraId="000000A8" w14:textId="5ACF68E7" w:rsidR="00DB4703" w:rsidRPr="00D0482C" w:rsidRDefault="00AF0CA3" w:rsidP="00577E69">
      <w:pPr>
        <w:pStyle w:val="ListParagraph"/>
        <w:numPr>
          <w:ilvl w:val="2"/>
          <w:numId w:val="2"/>
        </w:numPr>
        <w:spacing w:line="240" w:lineRule="auto"/>
        <w:ind w:left="0" w:firstLine="0"/>
        <w:jc w:val="both"/>
        <w:rPr>
          <w:rFonts w:ascii="Calibri" w:eastAsia="Calibri" w:hAnsi="Calibri" w:cs="Calibri"/>
          <w:sz w:val="24"/>
          <w:szCs w:val="24"/>
        </w:rPr>
      </w:pPr>
      <w:r w:rsidRPr="00D0482C">
        <w:rPr>
          <w:rFonts w:ascii="Calibri" w:eastAsia="Calibri" w:hAnsi="Calibri" w:cs="Calibri"/>
          <w:sz w:val="24"/>
          <w:szCs w:val="24"/>
        </w:rPr>
        <w:t>Centrifuge the samples at 12</w:t>
      </w:r>
      <w:r w:rsidR="006535CC">
        <w:rPr>
          <w:rFonts w:ascii="Calibri" w:eastAsia="Calibri" w:hAnsi="Calibri" w:cs="Calibri"/>
          <w:sz w:val="24"/>
          <w:szCs w:val="24"/>
        </w:rPr>
        <w:t>,</w:t>
      </w:r>
      <w:r w:rsidRPr="00D0482C">
        <w:rPr>
          <w:rFonts w:ascii="Calibri" w:eastAsia="Calibri" w:hAnsi="Calibri" w:cs="Calibri"/>
          <w:sz w:val="24"/>
          <w:szCs w:val="24"/>
        </w:rPr>
        <w:t xml:space="preserve">000 </w:t>
      </w:r>
      <w:r w:rsidR="006535CC">
        <w:rPr>
          <w:rFonts w:ascii="Calibri" w:eastAsia="Calibri" w:hAnsi="Calibri" w:cs="Calibri"/>
          <w:sz w:val="24"/>
          <w:szCs w:val="24"/>
        </w:rPr>
        <w:t>x</w:t>
      </w:r>
      <w:r w:rsidRPr="00D0482C">
        <w:rPr>
          <w:rFonts w:ascii="Calibri" w:eastAsia="Calibri" w:hAnsi="Calibri" w:cs="Calibri"/>
          <w:sz w:val="24"/>
          <w:szCs w:val="24"/>
        </w:rPr>
        <w:t xml:space="preserve"> </w:t>
      </w:r>
      <w:r w:rsidRPr="006535CC">
        <w:rPr>
          <w:rFonts w:ascii="Calibri" w:eastAsia="Calibri" w:hAnsi="Calibri" w:cs="Calibri"/>
          <w:i/>
          <w:iCs/>
          <w:sz w:val="24"/>
          <w:szCs w:val="24"/>
        </w:rPr>
        <w:t>g</w:t>
      </w:r>
      <w:r w:rsidRPr="00D0482C">
        <w:rPr>
          <w:rFonts w:ascii="Calibri" w:eastAsia="Calibri" w:hAnsi="Calibri" w:cs="Calibri"/>
          <w:sz w:val="24"/>
          <w:szCs w:val="24"/>
        </w:rPr>
        <w:t xml:space="preserve"> at 4 </w:t>
      </w:r>
      <w:r w:rsidR="006535CC">
        <w:rPr>
          <w:rFonts w:ascii="Calibri" w:eastAsia="Calibri" w:hAnsi="Calibri" w:cs="Calibri"/>
          <w:sz w:val="24"/>
          <w:szCs w:val="24"/>
        </w:rPr>
        <w:t>°</w:t>
      </w:r>
      <w:r w:rsidRPr="00D0482C">
        <w:rPr>
          <w:rFonts w:ascii="Calibri" w:eastAsia="Calibri" w:hAnsi="Calibri" w:cs="Calibri"/>
          <w:sz w:val="24"/>
          <w:szCs w:val="24"/>
        </w:rPr>
        <w:t xml:space="preserve">C for 30 minutes and transfer supernatant to a chromatography certified clear glass vial with pre slit Teflon/Silicone septum caps. Samples can be stored at -20 </w:t>
      </w:r>
      <w:r w:rsidR="006535CC">
        <w:rPr>
          <w:rFonts w:ascii="Calibri" w:eastAsia="Calibri" w:hAnsi="Calibri" w:cs="Calibri"/>
          <w:sz w:val="24"/>
          <w:szCs w:val="24"/>
        </w:rPr>
        <w:t>°</w:t>
      </w:r>
      <w:r w:rsidRPr="00D0482C">
        <w:rPr>
          <w:rFonts w:ascii="Calibri" w:eastAsia="Calibri" w:hAnsi="Calibri" w:cs="Calibri"/>
          <w:sz w:val="24"/>
          <w:szCs w:val="24"/>
        </w:rPr>
        <w:t>C prior to mass spectrometry analysis.</w:t>
      </w:r>
    </w:p>
    <w:p w14:paraId="70EF9C41" w14:textId="0068AD74" w:rsidR="006535CC" w:rsidRPr="006535CC" w:rsidRDefault="006535CC" w:rsidP="00577E69">
      <w:pPr>
        <w:pStyle w:val="ListParagraph"/>
        <w:spacing w:line="240" w:lineRule="auto"/>
        <w:ind w:left="0"/>
        <w:jc w:val="both"/>
        <w:rPr>
          <w:rFonts w:ascii="Calibri" w:eastAsia="Calibri" w:hAnsi="Calibri" w:cs="Calibri"/>
          <w:b/>
          <w:color w:val="222222"/>
          <w:sz w:val="24"/>
          <w:szCs w:val="24"/>
          <w:highlight w:val="white"/>
        </w:rPr>
      </w:pPr>
    </w:p>
    <w:p w14:paraId="000000A9" w14:textId="02442908" w:rsidR="00DB4703" w:rsidRPr="00D0482C" w:rsidRDefault="006535CC" w:rsidP="00577E69">
      <w:pPr>
        <w:pStyle w:val="ListParagraph"/>
        <w:numPr>
          <w:ilvl w:val="2"/>
          <w:numId w:val="2"/>
        </w:numPr>
        <w:spacing w:line="240" w:lineRule="auto"/>
        <w:ind w:left="0" w:firstLine="0"/>
        <w:jc w:val="both"/>
        <w:rPr>
          <w:rFonts w:ascii="Calibri" w:eastAsia="Calibri" w:hAnsi="Calibri" w:cs="Calibri"/>
          <w:b/>
          <w:color w:val="222222"/>
          <w:sz w:val="24"/>
          <w:szCs w:val="24"/>
          <w:highlight w:val="white"/>
        </w:rPr>
      </w:pPr>
      <w:r>
        <w:rPr>
          <w:rFonts w:ascii="Calibri" w:eastAsia="Calibri" w:hAnsi="Calibri" w:cs="Calibri"/>
          <w:sz w:val="24"/>
          <w:szCs w:val="24"/>
        </w:rPr>
        <w:t>Subject the</w:t>
      </w:r>
      <w:r w:rsidR="00AF0CA3" w:rsidRPr="00D0482C">
        <w:rPr>
          <w:rFonts w:ascii="Calibri" w:eastAsia="Calibri" w:hAnsi="Calibri" w:cs="Calibri"/>
          <w:sz w:val="24"/>
          <w:szCs w:val="24"/>
        </w:rPr>
        <w:t xml:space="preserve"> sample vials to liquid chromatography coupled with high definition mass spectrometry.</w:t>
      </w:r>
      <w:r w:rsidR="00AF0CA3" w:rsidRPr="00D0482C">
        <w:rPr>
          <w:rFonts w:ascii="Calibri" w:eastAsia="Calibri" w:hAnsi="Calibri" w:cs="Calibri"/>
          <w:b/>
          <w:color w:val="222222"/>
          <w:sz w:val="24"/>
          <w:szCs w:val="24"/>
          <w:highlight w:val="white"/>
        </w:rPr>
        <w:t xml:space="preserve"> </w:t>
      </w:r>
    </w:p>
    <w:p w14:paraId="000000AA" w14:textId="77777777" w:rsidR="00DB4703" w:rsidRPr="00D0482C" w:rsidRDefault="00DB4703" w:rsidP="00577E69">
      <w:pPr>
        <w:spacing w:line="240" w:lineRule="auto"/>
        <w:jc w:val="both"/>
        <w:rPr>
          <w:rFonts w:ascii="Calibri" w:eastAsia="Calibri" w:hAnsi="Calibri" w:cs="Calibri"/>
          <w:b/>
          <w:color w:val="222222"/>
          <w:sz w:val="24"/>
          <w:szCs w:val="24"/>
          <w:highlight w:val="white"/>
        </w:rPr>
      </w:pPr>
    </w:p>
    <w:p w14:paraId="000000AB" w14:textId="082B960E"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 xml:space="preserve">REPRESENTATIVE RESULTS: </w:t>
      </w:r>
    </w:p>
    <w:p w14:paraId="000000AE" w14:textId="5E421534"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 xml:space="preserve">Isolating and maintaining neuronal cultures of embryonic SCG neurons </w:t>
      </w:r>
    </w:p>
    <w:p w14:paraId="000000AF"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lastRenderedPageBreak/>
        <w:t>Dissociated cells from the rat embryonic SCG were plated in a poly-D-lysine coated plate or coverslip and maintained in serum free culture media containing b-nerve growth factor. The dissociated cells containing a mixture of neurons and glial cells look circular upon plating (</w:t>
      </w:r>
      <w:r w:rsidRPr="006535CC">
        <w:rPr>
          <w:rFonts w:ascii="Calibri" w:eastAsia="Calibri" w:hAnsi="Calibri" w:cs="Calibri"/>
          <w:b/>
          <w:bCs/>
          <w:sz w:val="24"/>
          <w:szCs w:val="24"/>
          <w:highlight w:val="white"/>
        </w:rPr>
        <w:t>Figure 1A</w:t>
      </w:r>
      <w:r w:rsidRPr="00D0482C">
        <w:rPr>
          <w:rFonts w:ascii="Calibri" w:eastAsia="Calibri" w:hAnsi="Calibri" w:cs="Calibri"/>
          <w:sz w:val="24"/>
          <w:szCs w:val="24"/>
          <w:highlight w:val="white"/>
        </w:rPr>
        <w:t>). Within 24 hours of plating, the neurons extend small axonal processes with glial cells flattening and appearing phase-dark under phase contrast microscopy (</w:t>
      </w:r>
      <w:r w:rsidRPr="006535CC">
        <w:rPr>
          <w:rFonts w:ascii="Calibri" w:eastAsia="Calibri" w:hAnsi="Calibri" w:cs="Calibri"/>
          <w:b/>
          <w:bCs/>
          <w:sz w:val="24"/>
          <w:szCs w:val="24"/>
          <w:highlight w:val="white"/>
        </w:rPr>
        <w:t>Figure 1B</w:t>
      </w:r>
      <w:r w:rsidRPr="00D0482C">
        <w:rPr>
          <w:rFonts w:ascii="Calibri" w:eastAsia="Calibri" w:hAnsi="Calibri" w:cs="Calibri"/>
          <w:sz w:val="24"/>
          <w:szCs w:val="24"/>
          <w:highlight w:val="white"/>
        </w:rPr>
        <w:t xml:space="preserve">). Following the treatment with Ara-C, 99% of the glial cells are eliminated and the cultures contain predominantly neuronal cells with an oval cell body, extensive axonal </w:t>
      </w:r>
      <w:proofErr w:type="gramStart"/>
      <w:r w:rsidRPr="00D0482C">
        <w:rPr>
          <w:rFonts w:ascii="Calibri" w:eastAsia="Calibri" w:hAnsi="Calibri" w:cs="Calibri"/>
          <w:sz w:val="24"/>
          <w:szCs w:val="24"/>
          <w:highlight w:val="white"/>
        </w:rPr>
        <w:t>growth</w:t>
      </w:r>
      <w:proofErr w:type="gramEnd"/>
      <w:r w:rsidRPr="00D0482C">
        <w:rPr>
          <w:rFonts w:ascii="Calibri" w:eastAsia="Calibri" w:hAnsi="Calibri" w:cs="Calibri"/>
          <w:sz w:val="24"/>
          <w:szCs w:val="24"/>
          <w:highlight w:val="white"/>
        </w:rPr>
        <w:t xml:space="preserve"> and no dendrites (</w:t>
      </w:r>
      <w:r w:rsidRPr="006535CC">
        <w:rPr>
          <w:rFonts w:ascii="Calibri" w:eastAsia="Calibri" w:hAnsi="Calibri" w:cs="Calibri"/>
          <w:b/>
          <w:bCs/>
          <w:sz w:val="24"/>
          <w:szCs w:val="24"/>
          <w:highlight w:val="white"/>
        </w:rPr>
        <w:t>Figure 1C</w:t>
      </w:r>
      <w:r w:rsidRPr="00D0482C">
        <w:rPr>
          <w:rFonts w:ascii="Calibri" w:eastAsia="Calibri" w:hAnsi="Calibri" w:cs="Calibri"/>
          <w:sz w:val="24"/>
          <w:szCs w:val="24"/>
          <w:highlight w:val="white"/>
        </w:rPr>
        <w:t xml:space="preserve">). </w:t>
      </w:r>
    </w:p>
    <w:p w14:paraId="000000B0" w14:textId="77777777" w:rsidR="00DB4703" w:rsidRPr="00D0482C" w:rsidRDefault="00DB4703" w:rsidP="00577E69">
      <w:pPr>
        <w:spacing w:line="240" w:lineRule="auto"/>
        <w:jc w:val="both"/>
        <w:rPr>
          <w:rFonts w:ascii="Calibri" w:eastAsia="Calibri" w:hAnsi="Calibri" w:cs="Calibri"/>
          <w:b/>
          <w:color w:val="808080"/>
          <w:sz w:val="24"/>
          <w:szCs w:val="24"/>
          <w:highlight w:val="white"/>
        </w:rPr>
      </w:pPr>
    </w:p>
    <w:p w14:paraId="000000B2" w14:textId="059D3BFE"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Immunocytochemical staining of cultured embryonic rat superior cervical ganglia neurons</w:t>
      </w:r>
    </w:p>
    <w:p w14:paraId="000000B3" w14:textId="55468066"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Previous studies have shown that cultured sympathetic neurons grown in serum-free medium extend only axons and only extend an elaborate dendritic arbor in the presence </w:t>
      </w:r>
      <w:r w:rsidRPr="00D0482C">
        <w:rPr>
          <w:rFonts w:ascii="Calibri" w:eastAsia="Calibri" w:hAnsi="Calibri" w:cs="Calibri"/>
          <w:sz w:val="24"/>
          <w:szCs w:val="24"/>
        </w:rPr>
        <w:t xml:space="preserve">of </w:t>
      </w:r>
      <w:r w:rsidR="00EA1727" w:rsidRPr="00D0482C">
        <w:rPr>
          <w:rFonts w:ascii="Calibri" w:eastAsia="Calibri" w:hAnsi="Calibri" w:cs="Calibri"/>
          <w:sz w:val="24"/>
          <w:szCs w:val="24"/>
        </w:rPr>
        <w:t>basement membrane extract</w:t>
      </w:r>
      <w:r w:rsidRPr="00D0482C">
        <w:rPr>
          <w:rFonts w:ascii="Calibri" w:eastAsia="Calibri" w:hAnsi="Calibri" w:cs="Calibri"/>
          <w:sz w:val="24"/>
          <w:szCs w:val="24"/>
        </w:rPr>
        <w:t>, 10% serum or 50 ng/mL bone morphogenetic protein-7 (BMP-7)</w:t>
      </w:r>
      <w:r w:rsidR="00EA1727" w:rsidRPr="00D0482C">
        <w:rPr>
          <w:rFonts w:ascii="Calibri" w:eastAsia="Calibri" w:hAnsi="Calibri" w:cs="Calibri"/>
          <w:sz w:val="24"/>
          <w:szCs w:val="24"/>
        </w:rPr>
        <w:fldChar w:fldCharType="begin" w:fldLock="1"/>
      </w:r>
      <w:r w:rsidR="00EA1727" w:rsidRPr="00D0482C">
        <w:rPr>
          <w:rFonts w:ascii="Calibri" w:eastAsia="Calibri" w:hAnsi="Calibri" w:cs="Calibri"/>
          <w:sz w:val="24"/>
          <w:szCs w:val="24"/>
        </w:rPr>
        <w:instrText>ADDIN CSL_CITATION {"citationItems":[{"id":"ITEM-1","itemData":{"DOI":"10.5772/intechopen.80480","author":[{"dropping-particle":"","family":"Chandrasekaran","given":"Vidya","non-dropping-particle":"","parse-names":false,"suffix":""},{"dropping-particle":"","family":"Lein","given":"Pamela J.","non-dropping-particle":"","parse-names":false,"suffix":""}],"container-title":"Autonomic Nervous System","id":"ITEM-1","issued":{"date-parts":[["2018","10","24"]]},"publisher":"InTech","title":"Regulation of Dendritogenesis in Sympathetic Neurons","type":"chapter"},"uris":["http://www.mendeley.com/documents/?uuid=4fb8e672-974c-39a3-ab48-ae94fe9fcaa3"]},{"id":"ITEM-2","itemData":{"DOI":"10.1016/0012-1606(88)90296-5","ISSN":"00121606","abstract":"In the preceding paper, we reported that embryonic rat sympathetic neurons formed axons, but not dendrites, when they were maintained in the absence of serum and nonneuronal cells. To assess the effects of serum-derived factors on cellular morphology, cultures were initially maintained in serum-free medium while nonneuronal cells were eliminated. Subsequently some cultures were chronically exposed either to fetal calf serum (10%) or to a high-molecular-weight ammonium sulfate fraction of serum (P40 material, 500 μg/ml). Phase-contrast microscopy revealed that serum and P40 material did not alter neuronal survival, but did cause flattening of the somata and fasciculation of processes. When neurons exposed to serum or P40 material were injected with Lucifer Yellow, it was found that the majority (</w:instrText>
      </w:r>
      <w:r w:rsidR="00EA1727" w:rsidRPr="00D0482C">
        <w:rPr>
          <w:rFonts w:ascii="Cambria Math" w:eastAsia="Calibri" w:hAnsi="Cambria Math" w:cs="Cambria Math"/>
          <w:sz w:val="24"/>
          <w:szCs w:val="24"/>
        </w:rPr>
        <w:instrText>⩾</w:instrText>
      </w:r>
      <w:r w:rsidR="00EA1727" w:rsidRPr="00D0482C">
        <w:rPr>
          <w:rFonts w:ascii="Calibri" w:eastAsia="Calibri" w:hAnsi="Calibri" w:cs="Calibri"/>
          <w:sz w:val="24"/>
          <w:szCs w:val="24"/>
        </w:rPr>
        <w:instrText>90%) had local, tapered processes that could be identified as dendrites by light microscopic criteria. These local processes also exhibited other dendritic characteristics in that (1) they reacted with monoclonal antibodies to nonphosphorylated forms of the M and H neurofilament subunits and to microtubule-associated protein 2; and (2) they had substantial amounts of RNA as determined by [3H]uridine autoradiography. Quantitative measurements of the effects of serum and P40 material on dendritic morphology revealed that (1) an 8-day exposure caused most neurons (&gt;80%) to form dendrites; (2) neurons typically had more than one dendrite (mean of 4.1 ± 0.2 dendrites/cell after a 28-day exposure); and (3) the dendrites were relatively short with the maximum extent of the dendritic arbor being 110 ± 13 μm after 4 weeks. Serum and P40 material did not routinely cause the formation of supernumerary axons, did not alter radial axonal outgrowth from ganglion explants, and did not significantly increase [3H]leucine incorporation. Thus, serum contains a factor (or factors) which selectively stimulates the extension of dendrites, but not axons. If such a factor were operative in situ, it could play an important role in determining the morphology of sympathetic neurons. In examining the mechanism of serum-induced dendritic growth, we found that even high concentrations (5 μg/ml) of nerve growth factor failed to promote dendritic growth in the absence of serum; thus, nerve growth factor by itself is not a sufficient condition for the extension of dendrites. It was also observed that the percentage of cells forming dendrites in either serum-free or serum-containing media was un…","author":[{"dropping-particle":"","family":"Bruckenstein","given":"David A.","non-dropping-particle":"","parse-names":false,"suffix":""},{"dropping-particle":"","family":"Higgins","given":"Dennis","non-dropping-particle":"","parse-names":false,"suffix":""}],"container-title":"Developmental Biology","id":"ITEM-2","issue":"2","issued":{"date-parts":[["1988","8"]]},"page":"337-348","title":"Morphological differentiation of embryonic rat sympathetic neurons in tissue culture","type":"article-journal","volume":"128"},"uris":["http://www.mendeley.com/documents/?uuid=e6c0cb39-bc86-41af-ba1c-abedda811ef8"]}],"mendeley":{"formattedCitation":"&lt;sup&gt;2, 12&lt;/sup&gt;","plainTextFormattedCitation":"2, 12","previouslyFormattedCitation":"&lt;sup&gt;2, 12&lt;/sup&gt;"},"properties":{"noteIndex":0},"schema":"https://github.com/citation-style-language/schema/raw/master/csl-citation.json"}</w:instrText>
      </w:r>
      <w:r w:rsidR="00EA1727" w:rsidRPr="00D0482C">
        <w:rPr>
          <w:rFonts w:ascii="Calibri" w:eastAsia="Calibri" w:hAnsi="Calibri" w:cs="Calibri"/>
          <w:sz w:val="24"/>
          <w:szCs w:val="24"/>
        </w:rPr>
        <w:fldChar w:fldCharType="separate"/>
      </w:r>
      <w:r w:rsidR="00EA1727" w:rsidRPr="00D0482C">
        <w:rPr>
          <w:rFonts w:ascii="Calibri" w:eastAsia="Calibri" w:hAnsi="Calibri" w:cs="Calibri"/>
          <w:noProof/>
          <w:sz w:val="24"/>
          <w:szCs w:val="24"/>
          <w:vertAlign w:val="superscript"/>
        </w:rPr>
        <w:t>2,12</w:t>
      </w:r>
      <w:r w:rsidR="00EA1727" w:rsidRPr="00D0482C">
        <w:rPr>
          <w:rFonts w:ascii="Calibri" w:eastAsia="Calibri" w:hAnsi="Calibri" w:cs="Calibri"/>
          <w:sz w:val="24"/>
          <w:szCs w:val="24"/>
        </w:rPr>
        <w:fldChar w:fldCharType="end"/>
      </w:r>
      <w:r w:rsidRPr="00D0482C">
        <w:rPr>
          <w:rFonts w:ascii="Calibri" w:eastAsia="Calibri" w:hAnsi="Calibri" w:cs="Calibri"/>
          <w:sz w:val="24"/>
          <w:szCs w:val="24"/>
        </w:rPr>
        <w:t>. In agreement with these observations,</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phase contrast microscopy shows that neurons grown in the presence of BMP-7 (50 ng/mL)</w:t>
      </w:r>
      <w:r w:rsidR="00EA1727" w:rsidRPr="00D0482C">
        <w:rPr>
          <w:rFonts w:ascii="Calibri" w:eastAsia="Calibri" w:hAnsi="Calibri" w:cs="Calibri"/>
          <w:sz w:val="24"/>
          <w:szCs w:val="24"/>
        </w:rPr>
        <w:t xml:space="preserve"> for 5 days</w:t>
      </w:r>
      <w:r w:rsidRPr="00D0482C">
        <w:rPr>
          <w:rFonts w:ascii="Calibri" w:eastAsia="Calibri" w:hAnsi="Calibri" w:cs="Calibri"/>
          <w:sz w:val="24"/>
          <w:szCs w:val="24"/>
        </w:rPr>
        <w:t xml:space="preserve"> have a flattened cell body with multiple thick tapered processes when compared to neurons grown in serum-free control media (</w:t>
      </w:r>
      <w:r w:rsidRPr="006535CC">
        <w:rPr>
          <w:rFonts w:ascii="Calibri" w:eastAsia="Calibri" w:hAnsi="Calibri" w:cs="Calibri"/>
          <w:b/>
          <w:bCs/>
          <w:sz w:val="24"/>
          <w:szCs w:val="24"/>
        </w:rPr>
        <w:t>Figure 2</w:t>
      </w:r>
      <w:r w:rsidRPr="00D0482C">
        <w:rPr>
          <w:rFonts w:ascii="Calibri" w:eastAsia="Calibri" w:hAnsi="Calibri" w:cs="Calibri"/>
          <w:sz w:val="24"/>
          <w:szCs w:val="24"/>
        </w:rPr>
        <w:t>). The identity of these processes as dendrites is confirmed by the presence of</w:t>
      </w:r>
      <w:r w:rsidR="00D0482C" w:rsidRPr="00D0482C">
        <w:rPr>
          <w:rFonts w:ascii="Calibri" w:eastAsia="Calibri" w:hAnsi="Calibri" w:cs="Calibri"/>
          <w:sz w:val="24"/>
          <w:szCs w:val="24"/>
        </w:rPr>
        <w:t xml:space="preserve"> </w:t>
      </w:r>
      <w:r w:rsidRPr="00D0482C">
        <w:rPr>
          <w:rFonts w:ascii="Calibri" w:eastAsia="Calibri" w:hAnsi="Calibri" w:cs="Calibri"/>
          <w:sz w:val="24"/>
          <w:szCs w:val="24"/>
        </w:rPr>
        <w:t>MAP-2, a cytoskeletal protein predominantly found in the cell body and dendrites</w:t>
      </w:r>
      <w:r w:rsidR="00EA1727" w:rsidRPr="00D0482C">
        <w:rPr>
          <w:rFonts w:ascii="Calibri" w:eastAsia="Calibri" w:hAnsi="Calibri" w:cs="Calibri"/>
          <w:sz w:val="24"/>
          <w:szCs w:val="24"/>
          <w:vertAlign w:val="superscript"/>
        </w:rPr>
        <w:fldChar w:fldCharType="begin" w:fldLock="1"/>
      </w:r>
      <w:r w:rsidR="00EA1727" w:rsidRPr="00D0482C">
        <w:rPr>
          <w:rFonts w:ascii="Calibri" w:eastAsia="Calibri" w:hAnsi="Calibri" w:cs="Calibri"/>
          <w:sz w:val="24"/>
          <w:szCs w:val="24"/>
          <w:vertAlign w:val="superscript"/>
        </w:rPr>
        <w:instrText>ADDIN CSL_CITATION {"citationItems":[{"id":"ITEM-1","itemData":{"ISSN":"0006-8993","PMID":"6722593","abstract":"The distribution of the microtubule-associated protein MAP2 in cultured hippocampal neurons was studied using immunocytochemistry with monoclonal antibodies. MAP2 was preferentially localized to dendritic, but not axonal, processes even in single isolated cells which developed without making intercellular contacts. Hence regional differences in the molecular composition of the neuronal cytoskeleton can develop independently of cell interactions. The presence of MAP2 may be a useful marker for identifying dendrites in cell culture.","author":[{"dropping-particle":"","family":"Caceres","given":"A","non-dropping-particle":"","parse-names":false,"suffix":""},{"dropping-particle":"","family":"Banker","given":"G","non-dropping-particle":"","parse-names":false,"suffix":""},{"dropping-particle":"","family":"Steward","given":"O","non-dropping-particle":"","parse-names":false,"suffix":""},{"dropping-particle":"","family":"Binder","given":"L","non-dropping-particle":"","parse-names":false,"suffix":""},{"dropping-particle":"","family":"Payne","given":"M","non-dropping-particle":"","parse-names":false,"suffix":""}],"container-title":"Brain research","id":"ITEM-1","issue":"2","issued":{"date-parts":[["1984","4"]]},"page":"314-8","title":"MAP2 is localized to the dendrites of hippocampal neurons which develop in culture.","type":"article-journal","volume":"315"},"uris":["http://www.mendeley.com/documents/?uuid=86305a3c-327d-3cde-9b3c-88d0697e50f4"]},{"id":"ITEM-2","itemData":{"ISSN":"0304-3940","PMID":"9605473","abstract":"Osteogenic protein-1 (OP-1) is expressed in the developing nervous system and it has been found to induce dendritic growth in sympathetic neurons. To further characterize this phenomenon, the effects of OP-1 were compared to those of other members of the bone morphogenetic protein (BMP) family of growth factors. Recombinant human OP-1, BMP-6, BMP-2 and the Drosophila 60A protein induced dendritic growth in rat sympathetic neurons in a concentration-dependent manner with EC50-values of 1.8, 1.0, 1.7 and 2.7 ng/ml, respectively. In contrast, BMP-3 and cartilage-derived morphogenetic protein-2 (CDMP-2) as well as other classes of growth factors were inactive at concentrations up to 50 ng/ml. The dendritic growth induced by OP-1, BMP-6, BMP-2 and 60A was accompanied by increased expression of microtubule-associated protein-2 (MAP2) without changes in the expression of the phosphorylated forms of the M and H neurofilament subunits. These results suggest that several members of the BMP family have the capacity to regulate the morphological development of sympathetic neurons and that they may act by induction of specific cytoskeletal proteins.","author":[{"dropping-particle":"","family":"Guo","given":"X","non-dropping-particle":"","parse-names":false,"suffix":""},{"dropping-particle":"","family":"Rueger","given":"D","non-dropping-particle":"","parse-names":false,"suffix":""},{"dropping-particle":"","family":"Higgins","given":"D","non-dropping-particle":"","parse-names":false,"suffix":""}],"container-title":"Neuroscience letters","id":"ITEM-2","issue":"3","issued":{"date-parts":[["1998","4","10"]]},"page":"131-4","title":"Osteogenic protein-1 and related bone morphogenetic proteins regulate dendritic growth and the expression of microtubule-associated protein-2 in rat sympathetic neurons.","type":"article-journal","volume":"245"},"uris":["http://www.mendeley.com/documents/?uuid=15510159-36bd-4eb5-a5ba-299a09687dbf"]}],"mendeley":{"formattedCitation":"&lt;sup&gt;19, 20&lt;/sup&gt;","plainTextFormattedCitation":"19, 20","previouslyFormattedCitation":"&lt;sup&gt;19, 20&lt;/sup&gt;"},"properties":{"noteIndex":0},"schema":"https://github.com/citation-style-language/schema/raw/master/csl-citation.json"}</w:instrText>
      </w:r>
      <w:r w:rsidR="00EA1727" w:rsidRPr="00D0482C">
        <w:rPr>
          <w:rFonts w:ascii="Calibri" w:eastAsia="Calibri" w:hAnsi="Calibri" w:cs="Calibri"/>
          <w:sz w:val="24"/>
          <w:szCs w:val="24"/>
          <w:vertAlign w:val="superscript"/>
        </w:rPr>
        <w:fldChar w:fldCharType="separate"/>
      </w:r>
      <w:r w:rsidR="00EA1727" w:rsidRPr="00D0482C">
        <w:rPr>
          <w:rFonts w:ascii="Calibri" w:eastAsia="Calibri" w:hAnsi="Calibri" w:cs="Calibri"/>
          <w:noProof/>
          <w:sz w:val="24"/>
          <w:szCs w:val="24"/>
          <w:vertAlign w:val="superscript"/>
        </w:rPr>
        <w:t>19,20</w:t>
      </w:r>
      <w:r w:rsidR="00EA1727" w:rsidRPr="00D0482C">
        <w:rPr>
          <w:rFonts w:ascii="Calibri" w:eastAsia="Calibri" w:hAnsi="Calibri" w:cs="Calibri"/>
          <w:sz w:val="24"/>
          <w:szCs w:val="24"/>
          <w:vertAlign w:val="superscript"/>
        </w:rPr>
        <w:fldChar w:fldCharType="end"/>
      </w:r>
      <w:r w:rsidRPr="00D0482C">
        <w:rPr>
          <w:rFonts w:ascii="Calibri" w:eastAsia="Calibri" w:hAnsi="Calibri" w:cs="Calibri"/>
          <w:sz w:val="24"/>
          <w:szCs w:val="24"/>
        </w:rPr>
        <w:t>. Under control conditions, fluorescent staining for MAP-2 is observed within the cytoplasm and proximal axons and excluded from the nucleus (as evidenced by co-labeling with a nuclear stain to visualize the nucleus (</w:t>
      </w:r>
      <w:r w:rsidRPr="006535CC">
        <w:rPr>
          <w:rFonts w:ascii="Calibri" w:eastAsia="Calibri" w:hAnsi="Calibri" w:cs="Calibri"/>
          <w:b/>
          <w:bCs/>
          <w:sz w:val="24"/>
          <w:szCs w:val="24"/>
        </w:rPr>
        <w:t>Figure 3A-</w:t>
      </w:r>
      <w:r w:rsidR="006535CC">
        <w:rPr>
          <w:rFonts w:ascii="Calibri" w:eastAsia="Calibri" w:hAnsi="Calibri" w:cs="Calibri"/>
          <w:b/>
          <w:bCs/>
          <w:sz w:val="24"/>
          <w:szCs w:val="24"/>
        </w:rPr>
        <w:t>3</w:t>
      </w:r>
      <w:r w:rsidRPr="006535CC">
        <w:rPr>
          <w:rFonts w:ascii="Calibri" w:eastAsia="Calibri" w:hAnsi="Calibri" w:cs="Calibri"/>
          <w:b/>
          <w:bCs/>
          <w:sz w:val="24"/>
          <w:szCs w:val="24"/>
        </w:rPr>
        <w:t>D</w:t>
      </w:r>
      <w:r w:rsidRPr="00D0482C">
        <w:rPr>
          <w:rFonts w:ascii="Calibri" w:eastAsia="Calibri" w:hAnsi="Calibri" w:cs="Calibri"/>
          <w:sz w:val="24"/>
          <w:szCs w:val="24"/>
        </w:rPr>
        <w:t>). F</w:t>
      </w:r>
      <w:r w:rsidRPr="00D0482C">
        <w:rPr>
          <w:rFonts w:ascii="Calibri" w:eastAsia="Calibri" w:hAnsi="Calibri" w:cs="Calibri"/>
          <w:sz w:val="24"/>
          <w:szCs w:val="24"/>
          <w:highlight w:val="white"/>
        </w:rPr>
        <w:t>ollowing treatment with BMP-7 at 50 ng/mL for 5 days, immunoreactivity for MAP-2 is observed not only in the cytoplasm but also in dendrites (</w:t>
      </w:r>
      <w:r w:rsidRPr="006535CC">
        <w:rPr>
          <w:rFonts w:ascii="Calibri" w:eastAsia="Calibri" w:hAnsi="Calibri" w:cs="Calibri"/>
          <w:b/>
          <w:bCs/>
          <w:sz w:val="24"/>
          <w:szCs w:val="24"/>
          <w:highlight w:val="white"/>
        </w:rPr>
        <w:t>Figure 3E-</w:t>
      </w:r>
      <w:r w:rsidR="006535CC">
        <w:rPr>
          <w:rFonts w:ascii="Calibri" w:eastAsia="Calibri" w:hAnsi="Calibri" w:cs="Calibri"/>
          <w:b/>
          <w:bCs/>
          <w:sz w:val="24"/>
          <w:szCs w:val="24"/>
          <w:highlight w:val="white"/>
        </w:rPr>
        <w:t>3</w:t>
      </w:r>
      <w:r w:rsidRPr="006535CC">
        <w:rPr>
          <w:rFonts w:ascii="Calibri" w:eastAsia="Calibri" w:hAnsi="Calibri" w:cs="Calibri"/>
          <w:b/>
          <w:bCs/>
          <w:sz w:val="24"/>
          <w:szCs w:val="24"/>
          <w:highlight w:val="white"/>
        </w:rPr>
        <w:t>H</w:t>
      </w:r>
      <w:r w:rsidRPr="00D0482C">
        <w:rPr>
          <w:rFonts w:ascii="Calibri" w:eastAsia="Calibri" w:hAnsi="Calibri" w:cs="Calibri"/>
          <w:sz w:val="24"/>
          <w:szCs w:val="24"/>
          <w:highlight w:val="white"/>
        </w:rPr>
        <w:t>).</w:t>
      </w:r>
    </w:p>
    <w:p w14:paraId="000000B4"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B5" w14:textId="221CE198"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Sample proteomic analysis of cultured SCG neurons grown in control media</w:t>
      </w:r>
    </w:p>
    <w:p w14:paraId="000000B6" w14:textId="6A010A5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E21 rat sympathetic neurons were cultured in control media for 6 days </w:t>
      </w:r>
      <w:r w:rsidR="00D0482C" w:rsidRPr="00D0482C">
        <w:rPr>
          <w:rFonts w:ascii="Calibri" w:eastAsia="Calibri" w:hAnsi="Calibri" w:cs="Calibri"/>
          <w:sz w:val="24"/>
          <w:szCs w:val="24"/>
          <w:highlight w:val="white"/>
        </w:rPr>
        <w:t>in vitro</w:t>
      </w:r>
      <w:r w:rsidRPr="00D0482C">
        <w:rPr>
          <w:rFonts w:ascii="Calibri" w:eastAsia="Calibri" w:hAnsi="Calibri" w:cs="Calibri"/>
          <w:sz w:val="24"/>
          <w:szCs w:val="24"/>
          <w:highlight w:val="white"/>
        </w:rPr>
        <w:t xml:space="preserve">, lysed and subjected to LC-MS analysis. The sample was run in three replicates on the mass spectrometer and the proteins were identified based on the number of fragmented peptides observed for each sample. The abundance of the proteins (ranging from 0 to over 300000 arbitrary units) and confidence score for protein ID based on the number of fragmented peptides observed for each protein (ranging from 5 - 500) was calculated. A sample data set from the mass spectrometric analysis of the proteome of 30 µg protein from SCG neurons cultured in serum-free control media is shown in </w:t>
      </w:r>
      <w:r w:rsidRPr="006535CC">
        <w:rPr>
          <w:rFonts w:ascii="Calibri" w:eastAsia="Calibri" w:hAnsi="Calibri" w:cs="Calibri"/>
          <w:b/>
          <w:bCs/>
          <w:sz w:val="24"/>
          <w:szCs w:val="24"/>
          <w:highlight w:val="white"/>
        </w:rPr>
        <w:t>Figure 4</w:t>
      </w:r>
      <w:r w:rsidRPr="00D0482C">
        <w:rPr>
          <w:rFonts w:ascii="Calibri" w:eastAsia="Calibri" w:hAnsi="Calibri" w:cs="Calibri"/>
          <w:sz w:val="24"/>
          <w:szCs w:val="24"/>
          <w:highlight w:val="white"/>
        </w:rPr>
        <w:t xml:space="preserve">. </w:t>
      </w:r>
    </w:p>
    <w:p w14:paraId="000000B7"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B8" w14:textId="3DB5BB2E"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There were </w:t>
      </w:r>
      <w:r w:rsidR="00997CBA" w:rsidRPr="00D0482C">
        <w:rPr>
          <w:rFonts w:ascii="Calibri" w:eastAsia="Calibri" w:hAnsi="Calibri" w:cs="Calibri"/>
          <w:sz w:val="24"/>
          <w:szCs w:val="24"/>
          <w:highlight w:val="white"/>
        </w:rPr>
        <w:t xml:space="preserve">13, 134 peptides detected in the sample which corresponded to </w:t>
      </w:r>
      <w:r w:rsidRPr="00D0482C">
        <w:rPr>
          <w:rFonts w:ascii="Calibri" w:eastAsia="Calibri" w:hAnsi="Calibri" w:cs="Calibri"/>
          <w:sz w:val="24"/>
          <w:szCs w:val="24"/>
          <w:highlight w:val="white"/>
        </w:rPr>
        <w:t>1287 proteins</w:t>
      </w:r>
      <w:r w:rsidR="00997CBA" w:rsidRPr="00D0482C">
        <w:rPr>
          <w:rFonts w:ascii="Calibri" w:eastAsia="Calibri" w:hAnsi="Calibri" w:cs="Calibri"/>
          <w:sz w:val="24"/>
          <w:szCs w:val="24"/>
          <w:highlight w:val="white"/>
        </w:rPr>
        <w:t xml:space="preserve">. Of these, </w:t>
      </w:r>
      <w:r w:rsidRPr="00D0482C">
        <w:rPr>
          <w:rFonts w:ascii="Calibri" w:eastAsia="Calibri" w:hAnsi="Calibri" w:cs="Calibri"/>
          <w:sz w:val="24"/>
          <w:szCs w:val="24"/>
          <w:highlight w:val="white"/>
        </w:rPr>
        <w:t>1100 of which were present in all three technical replicates with normalized abundance values greater than 500. Of these 1100 proteins, 90 proteins were identified by the presence of a single peptide hit</w:t>
      </w:r>
      <w:r w:rsidR="00E959D4" w:rsidRPr="00D0482C">
        <w:rPr>
          <w:rFonts w:ascii="Calibri" w:eastAsia="Calibri" w:hAnsi="Calibri" w:cs="Calibri"/>
          <w:sz w:val="24"/>
          <w:szCs w:val="24"/>
          <w:highlight w:val="white"/>
        </w:rPr>
        <w:t>, which only covered a small portion of the protein. Therefore, it was difficult to determine if the identification was correct and these proteins</w:t>
      </w:r>
      <w:r w:rsidRPr="00D0482C">
        <w:rPr>
          <w:rFonts w:ascii="Calibri" w:eastAsia="Calibri" w:hAnsi="Calibri" w:cs="Calibri"/>
          <w:sz w:val="24"/>
          <w:szCs w:val="24"/>
          <w:highlight w:val="white"/>
        </w:rPr>
        <w:t xml:space="preserve"> had a low protein confidence score (score &lt;10).These proteins were eliminated from the analysis and the remaining 1010 proteins were further analyzed using Gene ontology to determine whether the protocol was successful in detecting proteins with different localization and function. </w:t>
      </w:r>
    </w:p>
    <w:p w14:paraId="000000B9"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BA" w14:textId="43C681B1"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Gene ontology analysis of this dataset was performed using the Panther classification database (</w:t>
      </w:r>
      <w:hyperlink r:id="rId13">
        <w:r w:rsidRPr="00D0482C">
          <w:rPr>
            <w:rFonts w:ascii="Calibri" w:eastAsia="Calibri" w:hAnsi="Calibri" w:cs="Calibri"/>
            <w:color w:val="1155CC"/>
            <w:sz w:val="24"/>
            <w:szCs w:val="24"/>
            <w:highlight w:val="white"/>
            <w:u w:val="single"/>
          </w:rPr>
          <w:t>http://www.pantherdb.org/</w:t>
        </w:r>
      </w:hyperlink>
      <w:r w:rsidRPr="00D0482C">
        <w:rPr>
          <w:rFonts w:ascii="Calibri" w:eastAsia="Calibri" w:hAnsi="Calibri" w:cs="Calibri"/>
          <w:sz w:val="24"/>
          <w:szCs w:val="24"/>
          <w:highlight w:val="white"/>
        </w:rPr>
        <w:t xml:space="preserve">) to determine if this data set included proteins with different </w:t>
      </w:r>
      <w:r w:rsidRPr="00D0482C">
        <w:rPr>
          <w:rFonts w:ascii="Calibri" w:eastAsia="Calibri" w:hAnsi="Calibri" w:cs="Calibri"/>
          <w:sz w:val="24"/>
          <w:szCs w:val="24"/>
          <w:highlight w:val="white"/>
        </w:rPr>
        <w:lastRenderedPageBreak/>
        <w:t>cellular localization or molecular and biological functions and to examine whether there were the connections between the identified proteins and known pathway</w:t>
      </w:r>
      <w:r w:rsidR="00EA1727" w:rsidRPr="00D0482C">
        <w:rPr>
          <w:rFonts w:ascii="Calibri" w:eastAsia="Calibri" w:hAnsi="Calibri" w:cs="Calibri"/>
          <w:sz w:val="24"/>
          <w:szCs w:val="24"/>
          <w:highlight w:val="white"/>
        </w:rPr>
        <w:t>s</w:t>
      </w:r>
      <w:r w:rsidR="00EA1727" w:rsidRPr="00D0482C">
        <w:rPr>
          <w:rFonts w:ascii="Calibri" w:eastAsia="Calibri" w:hAnsi="Calibri" w:cs="Calibri"/>
          <w:sz w:val="24"/>
          <w:szCs w:val="24"/>
          <w:highlight w:val="white"/>
        </w:rPr>
        <w:fldChar w:fldCharType="begin" w:fldLock="1"/>
      </w:r>
      <w:r w:rsidR="00352CE3" w:rsidRPr="00D0482C">
        <w:rPr>
          <w:rFonts w:ascii="Calibri" w:eastAsia="Calibri" w:hAnsi="Calibri" w:cs="Calibri"/>
          <w:sz w:val="24"/>
          <w:szCs w:val="24"/>
          <w:highlight w:val="white"/>
        </w:rPr>
        <w:instrText>ADDIN CSL_CITATION {"citationItems":[{"id":"ITEM-1","itemData":{"DOI":"10.1093/nar/gkw1138","ISSN":"13624962","abstract":"The PANTHER database (Protein ANalysis THrough Evolutionary Relationships, http://pantherdb.org) contains comprehensive information on the evolution and function of protein-coding genes from 104 completely sequenced genomes. PANTHER software tools allow users to classify new protein sequences, and to analyze gene lists obtained from large-scale genomics experiments. In the past year, major improvements include a large expansion of classification information available in PANTHER, as well as significant enhancements to the analysis tools. Protein subfamily functional classifications have more than doubled due to progress of the Gene Ontology Phylogenetic Annotation Project. For human genes (as well as a few other organisms), PANTHER now also supports enrichment analysis using pathway classifications from the Reactome resource. The gene list enrichment tools include a new 'hierarchical view' of results, enabling users to leverage the structure of the classifications/ontologies; the tools also allow users to upload genetic variant data directly, rather than requiring prior conversion to a gene list. The updated coding singlenucleotide polymorphisms (SNP) scoring tool uses an improved algorithm. The hidden Markov model (HMM) search tools now use HMMER3, dramatically reducing search times and improving accuracy of Evalue statistics. Finally, the PANTHER Tree-Attribute Viewer has been implemented in JavaScript, with new views for exploring protein sequence evolution.","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1"]]},"page":"D183-D189","publisher":"Oxford University Press","title":"PANTHER version 11: Expanded annotation data from Gene Ontology and Reactome pathways, and data analysis tool enhancements","type":"article-journal","volume":"45"},"uris":["http://www.mendeley.com/documents/?uuid=5d30dcb3-d615-377b-a71d-5fc5bd4a1d3c"]}],"mendeley":{"formattedCitation":"&lt;sup&gt;21&lt;/sup&gt;","plainTextFormattedCitation":"21","previouslyFormattedCitation":"&lt;sup&gt;21&lt;/sup&gt;"},"properties":{"noteIndex":0},"schema":"https://github.com/citation-style-language/schema/raw/master/csl-citation.json"}</w:instrText>
      </w:r>
      <w:r w:rsidR="00EA1727" w:rsidRPr="00D0482C">
        <w:rPr>
          <w:rFonts w:ascii="Calibri" w:eastAsia="Calibri" w:hAnsi="Calibri" w:cs="Calibri"/>
          <w:sz w:val="24"/>
          <w:szCs w:val="24"/>
          <w:highlight w:val="white"/>
        </w:rPr>
        <w:fldChar w:fldCharType="separate"/>
      </w:r>
      <w:r w:rsidR="00EA1727" w:rsidRPr="00D0482C">
        <w:rPr>
          <w:rFonts w:ascii="Calibri" w:eastAsia="Calibri" w:hAnsi="Calibri" w:cs="Calibri"/>
          <w:noProof/>
          <w:sz w:val="24"/>
          <w:szCs w:val="24"/>
          <w:highlight w:val="white"/>
          <w:vertAlign w:val="superscript"/>
        </w:rPr>
        <w:t>21</w:t>
      </w:r>
      <w:r w:rsidR="00EA1727" w:rsidRPr="00D0482C">
        <w:rPr>
          <w:rFonts w:ascii="Calibri" w:eastAsia="Calibri" w:hAnsi="Calibri" w:cs="Calibri"/>
          <w:sz w:val="24"/>
          <w:szCs w:val="24"/>
          <w:highlight w:val="white"/>
        </w:rPr>
        <w:fldChar w:fldCharType="end"/>
      </w:r>
      <w:r w:rsidRPr="00D0482C">
        <w:rPr>
          <w:rFonts w:ascii="Calibri" w:eastAsia="Calibri" w:hAnsi="Calibri" w:cs="Calibri"/>
          <w:sz w:val="24"/>
          <w:szCs w:val="24"/>
          <w:highlight w:val="white"/>
        </w:rPr>
        <w:t>. The analysis showed that although over 700 of the proteins were cytoplasmic, that data set contained proteins that were localized to other regions of the cell including the nucleus, the membrane, several cellular organelles, and cell junctions (</w:t>
      </w:r>
      <w:r w:rsidRPr="006535CC">
        <w:rPr>
          <w:rFonts w:ascii="Calibri" w:eastAsia="Calibri" w:hAnsi="Calibri" w:cs="Calibri"/>
          <w:b/>
          <w:bCs/>
          <w:sz w:val="24"/>
          <w:szCs w:val="24"/>
          <w:highlight w:val="white"/>
        </w:rPr>
        <w:t xml:space="preserve">Figure </w:t>
      </w:r>
      <w:r w:rsidR="008007DC" w:rsidRPr="006535CC">
        <w:rPr>
          <w:rFonts w:ascii="Calibri" w:eastAsia="Calibri" w:hAnsi="Calibri" w:cs="Calibri"/>
          <w:b/>
          <w:bCs/>
          <w:sz w:val="24"/>
          <w:szCs w:val="24"/>
          <w:highlight w:val="white"/>
        </w:rPr>
        <w:t>4</w:t>
      </w:r>
      <w:r w:rsidRPr="006535CC">
        <w:rPr>
          <w:rFonts w:ascii="Calibri" w:eastAsia="Calibri" w:hAnsi="Calibri" w:cs="Calibri"/>
          <w:b/>
          <w:bCs/>
          <w:sz w:val="24"/>
          <w:szCs w:val="24"/>
          <w:highlight w:val="white"/>
        </w:rPr>
        <w:t>A</w:t>
      </w:r>
      <w:r w:rsidRPr="00D0482C">
        <w:rPr>
          <w:rFonts w:ascii="Calibri" w:eastAsia="Calibri" w:hAnsi="Calibri" w:cs="Calibri"/>
          <w:sz w:val="24"/>
          <w:szCs w:val="24"/>
          <w:highlight w:val="white"/>
        </w:rPr>
        <w:t>). The analysis also revealed that over 400 proteins had catalytic activity, and around 300 proteins were involved in signaling pathways (</w:t>
      </w:r>
      <w:r w:rsidRPr="006535CC">
        <w:rPr>
          <w:rFonts w:ascii="Calibri" w:eastAsia="Calibri" w:hAnsi="Calibri" w:cs="Calibri"/>
          <w:b/>
          <w:bCs/>
          <w:sz w:val="24"/>
          <w:szCs w:val="24"/>
          <w:highlight w:val="white"/>
        </w:rPr>
        <w:t xml:space="preserve">Figure </w:t>
      </w:r>
      <w:r w:rsidR="008007DC" w:rsidRPr="006535CC">
        <w:rPr>
          <w:rFonts w:ascii="Calibri" w:eastAsia="Calibri" w:hAnsi="Calibri" w:cs="Calibri"/>
          <w:b/>
          <w:bCs/>
          <w:sz w:val="24"/>
          <w:szCs w:val="24"/>
          <w:highlight w:val="white"/>
        </w:rPr>
        <w:t>4</w:t>
      </w:r>
      <w:r w:rsidRPr="006535CC">
        <w:rPr>
          <w:rFonts w:ascii="Calibri" w:eastAsia="Calibri" w:hAnsi="Calibri" w:cs="Calibri"/>
          <w:b/>
          <w:bCs/>
          <w:sz w:val="24"/>
          <w:szCs w:val="24"/>
          <w:highlight w:val="white"/>
        </w:rPr>
        <w:t xml:space="preserve">B </w:t>
      </w:r>
      <w:r w:rsidRPr="006535CC">
        <w:rPr>
          <w:rFonts w:ascii="Calibri" w:eastAsia="Calibri" w:hAnsi="Calibri" w:cs="Calibri"/>
          <w:sz w:val="24"/>
          <w:szCs w:val="24"/>
          <w:highlight w:val="white"/>
        </w:rPr>
        <w:t>and</w:t>
      </w:r>
      <w:r w:rsidRPr="006535CC">
        <w:rPr>
          <w:rFonts w:ascii="Calibri" w:eastAsia="Calibri" w:hAnsi="Calibri" w:cs="Calibri"/>
          <w:b/>
          <w:bCs/>
          <w:sz w:val="24"/>
          <w:szCs w:val="24"/>
          <w:highlight w:val="white"/>
        </w:rPr>
        <w:t xml:space="preserve"> </w:t>
      </w:r>
      <w:r w:rsidR="006535CC" w:rsidRPr="006535CC">
        <w:rPr>
          <w:rFonts w:ascii="Calibri" w:eastAsia="Calibri" w:hAnsi="Calibri" w:cs="Calibri"/>
          <w:b/>
          <w:bCs/>
          <w:sz w:val="24"/>
          <w:szCs w:val="24"/>
          <w:highlight w:val="white"/>
        </w:rPr>
        <w:t xml:space="preserve">Figure </w:t>
      </w:r>
      <w:r w:rsidR="008007DC" w:rsidRPr="006535CC">
        <w:rPr>
          <w:rFonts w:ascii="Calibri" w:eastAsia="Calibri" w:hAnsi="Calibri" w:cs="Calibri"/>
          <w:b/>
          <w:bCs/>
          <w:sz w:val="24"/>
          <w:szCs w:val="24"/>
          <w:highlight w:val="white"/>
        </w:rPr>
        <w:t>4</w:t>
      </w:r>
      <w:r w:rsidRPr="006535CC">
        <w:rPr>
          <w:rFonts w:ascii="Calibri" w:eastAsia="Calibri" w:hAnsi="Calibri" w:cs="Calibri"/>
          <w:b/>
          <w:bCs/>
          <w:sz w:val="24"/>
          <w:szCs w:val="24"/>
          <w:highlight w:val="white"/>
        </w:rPr>
        <w:t>C</w:t>
      </w:r>
      <w:r w:rsidRPr="00D0482C">
        <w:rPr>
          <w:rFonts w:ascii="Calibri" w:eastAsia="Calibri" w:hAnsi="Calibri" w:cs="Calibri"/>
          <w:sz w:val="24"/>
          <w:szCs w:val="24"/>
          <w:highlight w:val="white"/>
        </w:rPr>
        <w:t xml:space="preserve">). In addition, the dataset contained proteins involved in various signaling pathways. </w:t>
      </w:r>
      <w:r w:rsidRPr="006535CC">
        <w:rPr>
          <w:rFonts w:ascii="Calibri" w:eastAsia="Calibri" w:hAnsi="Calibri" w:cs="Calibri"/>
          <w:b/>
          <w:bCs/>
          <w:sz w:val="24"/>
          <w:szCs w:val="24"/>
          <w:highlight w:val="white"/>
        </w:rPr>
        <w:t xml:space="preserve">Table </w:t>
      </w:r>
      <w:r w:rsidR="008007DC" w:rsidRPr="006535CC">
        <w:rPr>
          <w:rFonts w:ascii="Calibri" w:eastAsia="Calibri" w:hAnsi="Calibri" w:cs="Calibri"/>
          <w:b/>
          <w:bCs/>
          <w:sz w:val="24"/>
          <w:szCs w:val="24"/>
          <w:highlight w:val="white"/>
        </w:rPr>
        <w:t>1</w:t>
      </w:r>
      <w:r w:rsidRPr="00D0482C">
        <w:rPr>
          <w:rFonts w:ascii="Calibri" w:eastAsia="Calibri" w:hAnsi="Calibri" w:cs="Calibri"/>
          <w:sz w:val="24"/>
          <w:szCs w:val="24"/>
          <w:highlight w:val="white"/>
        </w:rPr>
        <w:t xml:space="preserve"> shows five of the proteins in G-protein signaling, cell adhesion, growth factor signaling pathway, and synaptic vesicle trafficking pathways, respectively, that were identified in the dataset. </w:t>
      </w:r>
    </w:p>
    <w:p w14:paraId="000000BC" w14:textId="77777777" w:rsidR="00DB4703" w:rsidRPr="00D0482C" w:rsidRDefault="00DB4703" w:rsidP="00577E69">
      <w:pPr>
        <w:spacing w:line="240" w:lineRule="auto"/>
        <w:jc w:val="both"/>
        <w:rPr>
          <w:rFonts w:ascii="Calibri" w:eastAsia="Calibri" w:hAnsi="Calibri" w:cs="Calibri"/>
          <w:b/>
          <w:color w:val="222222"/>
          <w:sz w:val="24"/>
          <w:szCs w:val="24"/>
          <w:highlight w:val="white"/>
        </w:rPr>
      </w:pPr>
    </w:p>
    <w:p w14:paraId="000000BE" w14:textId="6D8B58BA" w:rsidR="00DB4703" w:rsidRPr="006535C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FIGURE AND TABLE LEGENDS:</w:t>
      </w:r>
      <w:r w:rsidRPr="00D0482C">
        <w:rPr>
          <w:rFonts w:ascii="Calibri" w:eastAsia="Calibri" w:hAnsi="Calibri" w:cs="Calibri"/>
          <w:b/>
          <w:color w:val="808080"/>
          <w:sz w:val="24"/>
          <w:szCs w:val="24"/>
          <w:highlight w:val="white"/>
        </w:rPr>
        <w:t xml:space="preserve"> </w:t>
      </w:r>
    </w:p>
    <w:p w14:paraId="000000BF" w14:textId="77777777"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Figure 1: Changes in the morphology of cultured E21 rat embryonic SCG neurons over time.</w:t>
      </w:r>
    </w:p>
    <w:p w14:paraId="000000C0" w14:textId="2CA04E49"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sz w:val="24"/>
          <w:szCs w:val="24"/>
          <w:highlight w:val="white"/>
        </w:rPr>
        <w:t>Representative phase contrast microscopy images at 10</w:t>
      </w:r>
      <w:r w:rsidR="006535CC">
        <w:rPr>
          <w:rFonts w:ascii="Calibri" w:eastAsia="Calibri" w:hAnsi="Calibri" w:cs="Calibri"/>
          <w:sz w:val="24"/>
          <w:szCs w:val="24"/>
          <w:highlight w:val="white"/>
        </w:rPr>
        <w:t>x</w:t>
      </w:r>
      <w:r w:rsidRPr="00D0482C">
        <w:rPr>
          <w:rFonts w:ascii="Calibri" w:eastAsia="Calibri" w:hAnsi="Calibri" w:cs="Calibri"/>
          <w:sz w:val="24"/>
          <w:szCs w:val="24"/>
          <w:highlight w:val="white"/>
        </w:rPr>
        <w:t xml:space="preserve"> magnification of dissociated cells from E21 rat SCG 20 min after plating (</w:t>
      </w:r>
      <w:r w:rsidRPr="00577E69">
        <w:rPr>
          <w:rFonts w:ascii="Calibri" w:eastAsia="Calibri" w:hAnsi="Calibri" w:cs="Calibri"/>
          <w:b/>
          <w:bCs/>
          <w:sz w:val="24"/>
          <w:szCs w:val="24"/>
          <w:highlight w:val="white"/>
        </w:rPr>
        <w:t>A</w:t>
      </w:r>
      <w:r w:rsidRPr="00D0482C">
        <w:rPr>
          <w:rFonts w:ascii="Calibri" w:eastAsia="Calibri" w:hAnsi="Calibri" w:cs="Calibri"/>
          <w:sz w:val="24"/>
          <w:szCs w:val="24"/>
          <w:highlight w:val="white"/>
        </w:rPr>
        <w:t>), one day after plating (</w:t>
      </w:r>
      <w:r w:rsidRPr="00577E69">
        <w:rPr>
          <w:rFonts w:ascii="Calibri" w:eastAsia="Calibri" w:hAnsi="Calibri" w:cs="Calibri"/>
          <w:b/>
          <w:bCs/>
          <w:sz w:val="24"/>
          <w:szCs w:val="24"/>
          <w:highlight w:val="white"/>
        </w:rPr>
        <w:t>B</w:t>
      </w:r>
      <w:r w:rsidRPr="00D0482C">
        <w:rPr>
          <w:rFonts w:ascii="Calibri" w:eastAsia="Calibri" w:hAnsi="Calibri" w:cs="Calibri"/>
          <w:sz w:val="24"/>
          <w:szCs w:val="24"/>
          <w:highlight w:val="white"/>
        </w:rPr>
        <w:t xml:space="preserve">) and after 48 hours of </w:t>
      </w:r>
      <w:r w:rsidR="00E14CB3" w:rsidRPr="00D0482C">
        <w:rPr>
          <w:rFonts w:ascii="Calibri" w:eastAsia="Calibri" w:hAnsi="Calibri" w:cs="Calibri"/>
          <w:sz w:val="24"/>
          <w:szCs w:val="24"/>
          <w:highlight w:val="white"/>
        </w:rPr>
        <w:t>Ara</w:t>
      </w:r>
      <w:r w:rsidRPr="00D0482C">
        <w:rPr>
          <w:rFonts w:ascii="Calibri" w:eastAsia="Calibri" w:hAnsi="Calibri" w:cs="Calibri"/>
          <w:sz w:val="24"/>
          <w:szCs w:val="24"/>
          <w:highlight w:val="white"/>
        </w:rPr>
        <w:t>-C treatment (5 days after plating) (</w:t>
      </w:r>
      <w:r w:rsidRPr="00577E69">
        <w:rPr>
          <w:rFonts w:ascii="Calibri" w:eastAsia="Calibri" w:hAnsi="Calibri" w:cs="Calibri"/>
          <w:b/>
          <w:bCs/>
          <w:sz w:val="24"/>
          <w:szCs w:val="24"/>
          <w:highlight w:val="white"/>
        </w:rPr>
        <w:t>C</w:t>
      </w:r>
      <w:r w:rsidRPr="00D0482C">
        <w:rPr>
          <w:rFonts w:ascii="Calibri" w:eastAsia="Calibri" w:hAnsi="Calibri" w:cs="Calibri"/>
          <w:sz w:val="24"/>
          <w:szCs w:val="24"/>
          <w:highlight w:val="white"/>
        </w:rPr>
        <w:t>). Note the presence of glial cells (arrows) and axonal extension (arrow heads) in (</w:t>
      </w:r>
      <w:r w:rsidRPr="00577E69">
        <w:rPr>
          <w:rFonts w:ascii="Calibri" w:eastAsia="Calibri" w:hAnsi="Calibri" w:cs="Calibri"/>
          <w:b/>
          <w:bCs/>
          <w:sz w:val="24"/>
          <w:szCs w:val="24"/>
          <w:highlight w:val="white"/>
        </w:rPr>
        <w:t>B</w:t>
      </w:r>
      <w:r w:rsidRPr="00D0482C">
        <w:rPr>
          <w:rFonts w:ascii="Calibri" w:eastAsia="Calibri" w:hAnsi="Calibri" w:cs="Calibri"/>
          <w:sz w:val="24"/>
          <w:szCs w:val="24"/>
          <w:highlight w:val="white"/>
        </w:rPr>
        <w:t>), and absence of glial cells and neurons showing extensive axonal growth in (</w:t>
      </w:r>
      <w:r w:rsidRPr="00577E69">
        <w:rPr>
          <w:rFonts w:ascii="Calibri" w:eastAsia="Calibri" w:hAnsi="Calibri" w:cs="Calibri"/>
          <w:b/>
          <w:bCs/>
          <w:sz w:val="24"/>
          <w:szCs w:val="24"/>
          <w:highlight w:val="white"/>
        </w:rPr>
        <w:t>C</w:t>
      </w:r>
      <w:r w:rsidRPr="00D0482C">
        <w:rPr>
          <w:rFonts w:ascii="Calibri" w:eastAsia="Calibri" w:hAnsi="Calibri" w:cs="Calibri"/>
          <w:sz w:val="24"/>
          <w:szCs w:val="24"/>
          <w:highlight w:val="white"/>
        </w:rPr>
        <w:t xml:space="preserve">). </w:t>
      </w:r>
    </w:p>
    <w:p w14:paraId="000000C1" w14:textId="77777777" w:rsidR="00DB4703" w:rsidRPr="00D0482C" w:rsidRDefault="00DB4703" w:rsidP="00577E69">
      <w:pPr>
        <w:spacing w:line="240" w:lineRule="auto"/>
        <w:jc w:val="both"/>
        <w:rPr>
          <w:rFonts w:ascii="Calibri" w:eastAsia="Calibri" w:hAnsi="Calibri" w:cs="Calibri"/>
          <w:b/>
          <w:sz w:val="24"/>
          <w:szCs w:val="24"/>
          <w:highlight w:val="white"/>
        </w:rPr>
      </w:pPr>
    </w:p>
    <w:p w14:paraId="000000C2" w14:textId="77777777"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Figure 2: Changes in neuronal morphology of E21 rat SCG neurons following treatment with BMP-7</w:t>
      </w:r>
    </w:p>
    <w:p w14:paraId="000000C3" w14:textId="585188D0"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Following the elimination of non-neuronal cells, cultured SCG neurons were treated with control media (A) or BMP-7 at 50 ng/mL (B) for 5 days. Representative phase contrast micrographs (10</w:t>
      </w:r>
      <w:r w:rsidR="00577E69">
        <w:rPr>
          <w:rFonts w:ascii="Calibri" w:eastAsia="Calibri" w:hAnsi="Calibri" w:cs="Calibri"/>
          <w:sz w:val="24"/>
          <w:szCs w:val="24"/>
          <w:highlight w:val="white"/>
        </w:rPr>
        <w:t>x</w:t>
      </w:r>
      <w:r w:rsidRPr="00D0482C">
        <w:rPr>
          <w:rFonts w:ascii="Calibri" w:eastAsia="Calibri" w:hAnsi="Calibri" w:cs="Calibri"/>
          <w:sz w:val="24"/>
          <w:szCs w:val="24"/>
          <w:highlight w:val="white"/>
        </w:rPr>
        <w:t xml:space="preserve"> magnification) show the circular neuronal cell body with axons in control neurons (</w:t>
      </w:r>
      <w:r w:rsidRPr="00577E69">
        <w:rPr>
          <w:rFonts w:ascii="Calibri" w:eastAsia="Calibri" w:hAnsi="Calibri" w:cs="Calibri"/>
          <w:b/>
          <w:bCs/>
          <w:sz w:val="24"/>
          <w:szCs w:val="24"/>
          <w:highlight w:val="white"/>
        </w:rPr>
        <w:t>A</w:t>
      </w:r>
      <w:r w:rsidRPr="00D0482C">
        <w:rPr>
          <w:rFonts w:ascii="Calibri" w:eastAsia="Calibri" w:hAnsi="Calibri" w:cs="Calibri"/>
          <w:sz w:val="24"/>
          <w:szCs w:val="24"/>
          <w:highlight w:val="white"/>
        </w:rPr>
        <w:t>) and</w:t>
      </w:r>
      <w:r w:rsidR="00D0482C" w:rsidRPr="00D0482C">
        <w:rPr>
          <w:rFonts w:ascii="Calibri" w:eastAsia="Calibri" w:hAnsi="Calibri" w:cs="Calibri"/>
          <w:sz w:val="24"/>
          <w:szCs w:val="24"/>
          <w:highlight w:val="white"/>
        </w:rPr>
        <w:t xml:space="preserve"> </w:t>
      </w:r>
      <w:r w:rsidRPr="00D0482C">
        <w:rPr>
          <w:rFonts w:ascii="Calibri" w:eastAsia="Calibri" w:hAnsi="Calibri" w:cs="Calibri"/>
          <w:sz w:val="24"/>
          <w:szCs w:val="24"/>
          <w:highlight w:val="white"/>
        </w:rPr>
        <w:t xml:space="preserve">neurons with multiple short dendrite-like processes when treated with BMP-7 (arrows, </w:t>
      </w:r>
      <w:r w:rsidRPr="00577E69">
        <w:rPr>
          <w:rFonts w:ascii="Calibri" w:eastAsia="Calibri" w:hAnsi="Calibri" w:cs="Calibri"/>
          <w:b/>
          <w:bCs/>
          <w:sz w:val="24"/>
          <w:szCs w:val="24"/>
          <w:highlight w:val="white"/>
        </w:rPr>
        <w:t>B</w:t>
      </w:r>
      <w:r w:rsidRPr="00D0482C">
        <w:rPr>
          <w:rFonts w:ascii="Calibri" w:eastAsia="Calibri" w:hAnsi="Calibri" w:cs="Calibri"/>
          <w:sz w:val="24"/>
          <w:szCs w:val="24"/>
          <w:highlight w:val="white"/>
        </w:rPr>
        <w:t>).</w:t>
      </w:r>
    </w:p>
    <w:p w14:paraId="000000C4" w14:textId="77777777" w:rsidR="00DB4703" w:rsidRPr="00D0482C" w:rsidRDefault="00DB4703" w:rsidP="00577E69">
      <w:pPr>
        <w:spacing w:line="240" w:lineRule="auto"/>
        <w:jc w:val="both"/>
        <w:rPr>
          <w:rFonts w:ascii="Calibri" w:eastAsia="Calibri" w:hAnsi="Calibri" w:cs="Calibri"/>
          <w:b/>
          <w:sz w:val="24"/>
          <w:szCs w:val="24"/>
          <w:highlight w:val="white"/>
        </w:rPr>
      </w:pPr>
    </w:p>
    <w:p w14:paraId="000000C5" w14:textId="09E59B79"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b/>
          <w:sz w:val="24"/>
          <w:szCs w:val="24"/>
          <w:highlight w:val="white"/>
        </w:rPr>
        <w:t xml:space="preserve">Figure 3: Immunostaining for MAP-2 protein in cultured embryonic rat sympathetic neurons. </w:t>
      </w:r>
      <w:r w:rsidRPr="00D0482C">
        <w:rPr>
          <w:rFonts w:ascii="Calibri" w:eastAsia="Calibri" w:hAnsi="Calibri" w:cs="Calibri"/>
          <w:sz w:val="24"/>
          <w:szCs w:val="24"/>
          <w:highlight w:val="white"/>
        </w:rPr>
        <w:t>Following the elimination of non-neuronal cells, cultured SCG neurons were treated with control media (</w:t>
      </w:r>
      <w:r w:rsidRPr="00577E69">
        <w:rPr>
          <w:rFonts w:ascii="Calibri" w:eastAsia="Calibri" w:hAnsi="Calibri" w:cs="Calibri"/>
          <w:b/>
          <w:bCs/>
          <w:sz w:val="24"/>
          <w:szCs w:val="24"/>
          <w:highlight w:val="white"/>
        </w:rPr>
        <w:t>A-D</w:t>
      </w:r>
      <w:r w:rsidRPr="00D0482C">
        <w:rPr>
          <w:rFonts w:ascii="Calibri" w:eastAsia="Calibri" w:hAnsi="Calibri" w:cs="Calibri"/>
          <w:sz w:val="24"/>
          <w:szCs w:val="24"/>
          <w:highlight w:val="white"/>
        </w:rPr>
        <w:t>) or BMP-7 at 50 ng/mL (</w:t>
      </w:r>
      <w:r w:rsidRPr="00577E69">
        <w:rPr>
          <w:rFonts w:ascii="Calibri" w:eastAsia="Calibri" w:hAnsi="Calibri" w:cs="Calibri"/>
          <w:b/>
          <w:bCs/>
          <w:sz w:val="24"/>
          <w:szCs w:val="24"/>
          <w:highlight w:val="white"/>
        </w:rPr>
        <w:t>E-H</w:t>
      </w:r>
      <w:r w:rsidRPr="00D0482C">
        <w:rPr>
          <w:rFonts w:ascii="Calibri" w:eastAsia="Calibri" w:hAnsi="Calibri" w:cs="Calibri"/>
          <w:sz w:val="24"/>
          <w:szCs w:val="24"/>
          <w:highlight w:val="white"/>
        </w:rPr>
        <w:t>) for 5 days and immunostained using a mouse monoclonal antibody against MAP-2 and co-labeled with a nuclear marker. Representative micrographs showing immunocytochemical staining of the neurons with microtubule associated protein-2 (MAP-2) (</w:t>
      </w:r>
      <w:r w:rsidRPr="00577E69">
        <w:rPr>
          <w:rFonts w:ascii="Calibri" w:eastAsia="Calibri" w:hAnsi="Calibri" w:cs="Calibri"/>
          <w:b/>
          <w:bCs/>
          <w:sz w:val="24"/>
          <w:szCs w:val="24"/>
          <w:highlight w:val="white"/>
        </w:rPr>
        <w:t>C,G</w:t>
      </w:r>
      <w:r w:rsidRPr="00D0482C">
        <w:rPr>
          <w:rFonts w:ascii="Calibri" w:eastAsia="Calibri" w:hAnsi="Calibri" w:cs="Calibri"/>
          <w:sz w:val="24"/>
          <w:szCs w:val="24"/>
          <w:highlight w:val="white"/>
        </w:rPr>
        <w:t>), a nuclear stain (</w:t>
      </w:r>
      <w:r w:rsidRPr="00577E69">
        <w:rPr>
          <w:rFonts w:ascii="Calibri" w:eastAsia="Calibri" w:hAnsi="Calibri" w:cs="Calibri"/>
          <w:b/>
          <w:bCs/>
          <w:sz w:val="24"/>
          <w:szCs w:val="24"/>
          <w:highlight w:val="white"/>
        </w:rPr>
        <w:t>D,H</w:t>
      </w:r>
      <w:r w:rsidRPr="00D0482C">
        <w:rPr>
          <w:rFonts w:ascii="Calibri" w:eastAsia="Calibri" w:hAnsi="Calibri" w:cs="Calibri"/>
          <w:sz w:val="24"/>
          <w:szCs w:val="24"/>
          <w:highlight w:val="white"/>
        </w:rPr>
        <w:t>) with phase contrast micrographs (</w:t>
      </w:r>
      <w:r w:rsidRPr="00577E69">
        <w:rPr>
          <w:rFonts w:ascii="Calibri" w:eastAsia="Calibri" w:hAnsi="Calibri" w:cs="Calibri"/>
          <w:b/>
          <w:bCs/>
          <w:sz w:val="24"/>
          <w:szCs w:val="24"/>
          <w:highlight w:val="white"/>
        </w:rPr>
        <w:t>B,F</w:t>
      </w:r>
      <w:r w:rsidRPr="00D0482C">
        <w:rPr>
          <w:rFonts w:ascii="Calibri" w:eastAsia="Calibri" w:hAnsi="Calibri" w:cs="Calibri"/>
          <w:sz w:val="24"/>
          <w:szCs w:val="24"/>
          <w:highlight w:val="white"/>
        </w:rPr>
        <w:t>) and a merge of the three channels (</w:t>
      </w:r>
      <w:r w:rsidRPr="00577E69">
        <w:rPr>
          <w:rFonts w:ascii="Calibri" w:eastAsia="Calibri" w:hAnsi="Calibri" w:cs="Calibri"/>
          <w:b/>
          <w:bCs/>
          <w:sz w:val="24"/>
          <w:szCs w:val="24"/>
          <w:highlight w:val="white"/>
        </w:rPr>
        <w:t>A,E</w:t>
      </w:r>
      <w:r w:rsidRPr="00D0482C">
        <w:rPr>
          <w:rFonts w:ascii="Calibri" w:eastAsia="Calibri" w:hAnsi="Calibri" w:cs="Calibri"/>
          <w:sz w:val="24"/>
          <w:szCs w:val="24"/>
          <w:highlight w:val="white"/>
        </w:rPr>
        <w:t>).</w:t>
      </w:r>
      <w:r w:rsidR="00D0482C" w:rsidRPr="00D0482C">
        <w:rPr>
          <w:rFonts w:ascii="Calibri" w:eastAsia="Calibri" w:hAnsi="Calibri" w:cs="Calibri"/>
          <w:sz w:val="24"/>
          <w:szCs w:val="24"/>
          <w:highlight w:val="white"/>
        </w:rPr>
        <w:t xml:space="preserve"> </w:t>
      </w:r>
      <w:r w:rsidRPr="00D0482C">
        <w:rPr>
          <w:rFonts w:ascii="Calibri" w:eastAsia="Calibri" w:hAnsi="Calibri" w:cs="Calibri"/>
          <w:sz w:val="24"/>
          <w:szCs w:val="24"/>
          <w:highlight w:val="white"/>
        </w:rPr>
        <w:t>Immunocytochemical staining for microtubule associated protein-2 is present in the cell body and proximal axons of control neurons (</w:t>
      </w:r>
      <w:r w:rsidRPr="00577E69">
        <w:rPr>
          <w:rFonts w:ascii="Calibri" w:eastAsia="Calibri" w:hAnsi="Calibri" w:cs="Calibri"/>
          <w:b/>
          <w:bCs/>
          <w:sz w:val="24"/>
          <w:szCs w:val="24"/>
          <w:highlight w:val="white"/>
        </w:rPr>
        <w:t>C</w:t>
      </w:r>
      <w:r w:rsidRPr="00D0482C">
        <w:rPr>
          <w:rFonts w:ascii="Calibri" w:eastAsia="Calibri" w:hAnsi="Calibri" w:cs="Calibri"/>
          <w:sz w:val="24"/>
          <w:szCs w:val="24"/>
          <w:highlight w:val="white"/>
        </w:rPr>
        <w:t>) and staining for MAP-2 protein in the cell body and dendrites in BMP-7 treated neurons (</w:t>
      </w:r>
      <w:r w:rsidRPr="00577E69">
        <w:rPr>
          <w:rFonts w:ascii="Calibri" w:eastAsia="Calibri" w:hAnsi="Calibri" w:cs="Calibri"/>
          <w:b/>
          <w:bCs/>
          <w:sz w:val="24"/>
          <w:szCs w:val="24"/>
          <w:highlight w:val="white"/>
        </w:rPr>
        <w:t>G</w:t>
      </w:r>
      <w:r w:rsidRPr="00D0482C">
        <w:rPr>
          <w:rFonts w:ascii="Calibri" w:eastAsia="Calibri" w:hAnsi="Calibri" w:cs="Calibri"/>
          <w:sz w:val="24"/>
          <w:szCs w:val="24"/>
          <w:highlight w:val="white"/>
        </w:rPr>
        <w:t>).</w:t>
      </w:r>
    </w:p>
    <w:p w14:paraId="000000C6" w14:textId="77777777" w:rsidR="00DB4703" w:rsidRPr="00D0482C" w:rsidRDefault="00DB4703" w:rsidP="00577E69">
      <w:pPr>
        <w:spacing w:line="240" w:lineRule="auto"/>
        <w:jc w:val="both"/>
        <w:rPr>
          <w:rFonts w:ascii="Calibri" w:eastAsia="Calibri" w:hAnsi="Calibri" w:cs="Calibri"/>
          <w:b/>
          <w:sz w:val="24"/>
          <w:szCs w:val="24"/>
          <w:highlight w:val="white"/>
        </w:rPr>
      </w:pPr>
    </w:p>
    <w:p w14:paraId="000000C7" w14:textId="77777777"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t>Figure 4: Classification and distribution of proteins identified in the proteome analysis of cultured E21 rat SCG neurons</w:t>
      </w:r>
    </w:p>
    <w:p w14:paraId="000000C8"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Protein IDs for the 1100 proteins were subjected to gene ontology analysis on Panther classification system to examine the distribution of proteins in the data set with respect to cellular localization (</w:t>
      </w:r>
      <w:r w:rsidRPr="00577E69">
        <w:rPr>
          <w:rFonts w:ascii="Calibri" w:eastAsia="Calibri" w:hAnsi="Calibri" w:cs="Calibri"/>
          <w:b/>
          <w:bCs/>
          <w:sz w:val="24"/>
          <w:szCs w:val="24"/>
          <w:highlight w:val="white"/>
        </w:rPr>
        <w:t>A</w:t>
      </w:r>
      <w:r w:rsidRPr="00D0482C">
        <w:rPr>
          <w:rFonts w:ascii="Calibri" w:eastAsia="Calibri" w:hAnsi="Calibri" w:cs="Calibri"/>
          <w:sz w:val="24"/>
          <w:szCs w:val="24"/>
          <w:highlight w:val="white"/>
        </w:rPr>
        <w:t>), cellular function and biological processes they were involved in (</w:t>
      </w:r>
      <w:r w:rsidRPr="00577E69">
        <w:rPr>
          <w:rFonts w:ascii="Calibri" w:eastAsia="Calibri" w:hAnsi="Calibri" w:cs="Calibri"/>
          <w:b/>
          <w:bCs/>
          <w:sz w:val="24"/>
          <w:szCs w:val="24"/>
          <w:highlight w:val="white"/>
        </w:rPr>
        <w:t>B</w:t>
      </w:r>
      <w:r w:rsidRPr="00D0482C">
        <w:rPr>
          <w:rFonts w:ascii="Calibri" w:eastAsia="Calibri" w:hAnsi="Calibri" w:cs="Calibri"/>
          <w:sz w:val="24"/>
          <w:szCs w:val="24"/>
          <w:highlight w:val="white"/>
        </w:rPr>
        <w:t>) and molecular function class based on protein structure (</w:t>
      </w:r>
      <w:r w:rsidRPr="00577E69">
        <w:rPr>
          <w:rFonts w:ascii="Calibri" w:eastAsia="Calibri" w:hAnsi="Calibri" w:cs="Calibri"/>
          <w:b/>
          <w:bCs/>
          <w:sz w:val="24"/>
          <w:szCs w:val="24"/>
          <w:highlight w:val="white"/>
        </w:rPr>
        <w:t>C</w:t>
      </w:r>
      <w:r w:rsidRPr="00D0482C">
        <w:rPr>
          <w:rFonts w:ascii="Calibri" w:eastAsia="Calibri" w:hAnsi="Calibri" w:cs="Calibri"/>
          <w:sz w:val="24"/>
          <w:szCs w:val="24"/>
          <w:highlight w:val="white"/>
        </w:rPr>
        <w:t xml:space="preserve">). </w:t>
      </w:r>
    </w:p>
    <w:p w14:paraId="000000CA" w14:textId="77777777" w:rsidR="00DB4703" w:rsidRPr="00D0482C" w:rsidRDefault="00DB4703" w:rsidP="00577E69">
      <w:pPr>
        <w:spacing w:line="240" w:lineRule="auto"/>
        <w:jc w:val="both"/>
        <w:rPr>
          <w:rFonts w:ascii="Calibri" w:eastAsia="Calibri" w:hAnsi="Calibri" w:cs="Calibri"/>
          <w:b/>
          <w:sz w:val="24"/>
          <w:szCs w:val="24"/>
          <w:highlight w:val="white"/>
        </w:rPr>
      </w:pPr>
    </w:p>
    <w:p w14:paraId="000000CB" w14:textId="77777777" w:rsidR="00DB4703" w:rsidRPr="00D0482C" w:rsidRDefault="00AF0CA3" w:rsidP="00577E69">
      <w:pPr>
        <w:spacing w:line="240" w:lineRule="auto"/>
        <w:jc w:val="both"/>
        <w:rPr>
          <w:rFonts w:ascii="Calibri" w:eastAsia="Calibri" w:hAnsi="Calibri" w:cs="Calibri"/>
          <w:b/>
          <w:sz w:val="24"/>
          <w:szCs w:val="24"/>
          <w:highlight w:val="white"/>
        </w:rPr>
      </w:pPr>
      <w:r w:rsidRPr="00D0482C">
        <w:rPr>
          <w:rFonts w:ascii="Calibri" w:eastAsia="Calibri" w:hAnsi="Calibri" w:cs="Calibri"/>
          <w:b/>
          <w:sz w:val="24"/>
          <w:szCs w:val="24"/>
          <w:highlight w:val="white"/>
        </w:rPr>
        <w:lastRenderedPageBreak/>
        <w:t>Table 1: Representative proteins identified in the proteome data from cultured rat embryonic SCG neurons, classified by their biological functions</w:t>
      </w:r>
    </w:p>
    <w:p w14:paraId="000000CC"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The proteome data with the 1100 proteins was subjected to gene ontology analysis using the Panther classification system. Listed below are the top five proteins identified for four biological pathways. </w:t>
      </w:r>
    </w:p>
    <w:p w14:paraId="06B92E0F" w14:textId="77777777" w:rsidR="008007DC" w:rsidRPr="00D0482C" w:rsidRDefault="008007DC" w:rsidP="00577E69">
      <w:pPr>
        <w:spacing w:line="240" w:lineRule="auto"/>
        <w:jc w:val="both"/>
        <w:rPr>
          <w:rFonts w:ascii="Calibri" w:eastAsia="Calibri" w:hAnsi="Calibri" w:cs="Calibri"/>
          <w:b/>
          <w:color w:val="222222"/>
          <w:sz w:val="24"/>
          <w:szCs w:val="24"/>
          <w:highlight w:val="white"/>
        </w:rPr>
      </w:pPr>
    </w:p>
    <w:p w14:paraId="000000CF" w14:textId="4981E6CB" w:rsidR="00DB4703" w:rsidRPr="006535C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 xml:space="preserve">DISCUSSION: </w:t>
      </w:r>
    </w:p>
    <w:p w14:paraId="1DB5CC28" w14:textId="0559537E" w:rsidR="0061208F" w:rsidRPr="00D0482C" w:rsidRDefault="00352CE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This paper describes</w:t>
      </w:r>
      <w:r w:rsidR="00AF0CA3" w:rsidRPr="00D0482C">
        <w:rPr>
          <w:rFonts w:ascii="Calibri" w:eastAsia="Calibri" w:hAnsi="Calibri" w:cs="Calibri"/>
          <w:sz w:val="24"/>
          <w:szCs w:val="24"/>
          <w:highlight w:val="white"/>
        </w:rPr>
        <w:t xml:space="preserve"> the protocols for culturing sympathetic neurons from superior cervical ganglia of embryonic rat pups. </w:t>
      </w:r>
      <w:r w:rsidR="00004C0A" w:rsidRPr="00D0482C">
        <w:rPr>
          <w:rFonts w:ascii="Calibri" w:eastAsia="Calibri" w:hAnsi="Calibri" w:cs="Calibri"/>
          <w:sz w:val="24"/>
          <w:szCs w:val="24"/>
          <w:highlight w:val="white"/>
        </w:rPr>
        <w:t xml:space="preserve">The advantages of using this model system are that it is possible to obtain a homogeneous population of neurons providing a similar response to growth factors, and since the growth factor requirements for these neurons has been well -characterized, it is possible to grow these neurons </w:t>
      </w:r>
      <w:r w:rsidR="00D0482C" w:rsidRPr="00D0482C">
        <w:rPr>
          <w:rFonts w:ascii="Calibri" w:eastAsia="Calibri" w:hAnsi="Calibri" w:cs="Calibri"/>
          <w:sz w:val="24"/>
          <w:szCs w:val="24"/>
          <w:highlight w:val="white"/>
        </w:rPr>
        <w:t>in vitro</w:t>
      </w:r>
      <w:r w:rsidR="00004C0A" w:rsidRPr="00D0482C">
        <w:rPr>
          <w:rFonts w:ascii="Calibri" w:eastAsia="Calibri" w:hAnsi="Calibri" w:cs="Calibri"/>
          <w:sz w:val="24"/>
          <w:szCs w:val="24"/>
          <w:highlight w:val="white"/>
        </w:rPr>
        <w:t xml:space="preserve"> in defined media, under serum-free conditions</w:t>
      </w:r>
      <w:r w:rsidR="00004C0A" w:rsidRPr="00D0482C">
        <w:rPr>
          <w:rFonts w:ascii="Calibri" w:eastAsia="Calibri" w:hAnsi="Calibri" w:cs="Calibri"/>
          <w:sz w:val="24"/>
          <w:szCs w:val="24"/>
          <w:highlight w:val="white"/>
          <w:vertAlign w:val="superscript"/>
        </w:rPr>
        <w:t>10</w:t>
      </w:r>
      <w:r w:rsidR="00004C0A" w:rsidRPr="00D0482C">
        <w:rPr>
          <w:rFonts w:ascii="Calibri" w:eastAsia="Calibri" w:hAnsi="Calibri" w:cs="Calibri"/>
          <w:sz w:val="24"/>
          <w:szCs w:val="24"/>
          <w:highlight w:val="white"/>
        </w:rPr>
        <w:t xml:space="preserve">. </w:t>
      </w:r>
      <w:r w:rsidRPr="00D0482C">
        <w:rPr>
          <w:rFonts w:ascii="Calibri" w:eastAsia="Calibri" w:hAnsi="Calibri" w:cs="Calibri"/>
          <w:sz w:val="24"/>
          <w:szCs w:val="24"/>
          <w:highlight w:val="white"/>
        </w:rPr>
        <w:t>Although the protocol describes the process for isolating SCG from E21 rat pups, this protocol can be used for dissection of SCG from rat pups from E17 to E21 and for dissection of embryonic mouse SCG</w:t>
      </w:r>
      <w:r w:rsidRPr="00D0482C">
        <w:rPr>
          <w:rFonts w:ascii="Calibri" w:eastAsia="Calibri" w:hAnsi="Calibri" w:cs="Calibri"/>
          <w:sz w:val="24"/>
          <w:szCs w:val="24"/>
          <w:highlight w:val="white"/>
        </w:rPr>
        <w:fldChar w:fldCharType="begin" w:fldLock="1"/>
      </w:r>
      <w:r w:rsidR="00971341" w:rsidRPr="00D0482C">
        <w:rPr>
          <w:rFonts w:ascii="Calibri" w:eastAsia="Calibri" w:hAnsi="Calibri" w:cs="Calibri"/>
          <w:sz w:val="24"/>
          <w:szCs w:val="24"/>
          <w:highlight w:val="white"/>
        </w:rPr>
        <w:instrText>ADDIN CSL_CITATION {"citationItems":[{"id":"ITEM-1","itemData":{"DOI":"10.1002/(SICI)1097-4695(200003)42:4&amp;lt;383::AID-NEU1&amp;gt;3.0.CO;2-9","ISSN":"00223034","abstract":"Interactions between all-trans-retinoic acid (RA) and bone morphogenetic proteins (BMPs) affect the expression of neurotrophin receptors in sympathetic neurons (Kobayashi et al., 1998). In this study, we examined the possibility that similar interactions might regulate the morphological development of these neurons. Under control conditions, embryonic rat sympathetic neurons formed axons but not dendrites; cells exposed to RA had a similar appearance. Profuse dendritic growth was observed upon exposure to BMP-7, and this was reduced by ~70% by RA. This inhibitory effect of RA was mediated primarily by retinoic acid receptors (RARs) and it exhibited substantial specificity because it was not associated with changes in either axonal elongation or cell survival. Moreover, mRNAs for enzymes required for synthesis of RA were expressed in the sympathetic neurons and retinoid activity was released from superior cervical ganglia. These observations suggest that retinoids may function as endogenous morphogens and regulate neural cell shape and polarity in developing sympathetic ganglia. (C) 2000 John Wiley and Sons. Inc.","author":[{"dropping-particle":"","family":"Chandrasekaran","given":"V.","non-dropping-particle":"","parse-names":false,"suffix":""},{"dropping-particle":"","family":"Zhai","given":"Y.","non-dropping-particle":"","parse-names":false,"suffix":""},{"dropping-particle":"","family":"Wagner","given":"M.","non-dropping-particle":"","parse-names":false,"suffix":""},{"dropping-particle":"","family":"Kaplan","given":"P.L.","non-dropping-particle":"","parse-names":false,"suffix":""},{"dropping-particle":"","family":"Napoli","given":"J.L.","non-dropping-particle":"","parse-names":false,"suffix":""},{"dropping-particle":"","family":"Higgins","given":"D.","non-dropping-particle":"","parse-names":false,"suffix":""}],"container-title":"Journal of Neurobiology","id":"ITEM-1","issue":"4","issued":{"date-parts":[["2000"]]},"title":"Retinoic acid regulates the morphological development of sympathetic neurons","type":"article-journal","volume":"42"},"uris":["http://www.mendeley.com/documents/?uuid=442d562d-1709-3e5c-9655-42921a5af119"]},{"id":"ITEM-2","itemData":{"DOI":"10.1002/dneu.22371","ISSN":"19328451","author":[{"dropping-particle":"","family":"Courter","given":"Lauren A.","non-dropping-particle":"","parse-names":false,"suffix":""},{"dropping-particle":"","family":"Shaffo","given":"Frances C.","non-dropping-particle":"","parse-names":false,"suffix":""},{"dropping-particle":"","family":"Ghogha","given":"Atefeh","non-dropping-particle":"","parse-names":false,"suffix":""},{"dropping-particle":"","family":"Parrish","given":"Diana J.","non-dropping-particle":"","parse-names":false,"suffix":""},{"dropping-particle":"","family":"Lorentz","given":"Christina U.","non-dropping-particle":"","parse-names":false,"suffix":""},{"dropping-particle":"","family":"Habecker","given":"Beth A.","non-dropping-particle":"","parse-names":false,"suffix":""},{"dropping-particle":"","family":"Lein","given":"Pamela J.","non-dropping-particle":"","parse-names":false,"suffix":""}],"container-title":"Developmental Neurobiology","id":"ITEM-2","issue":"9","issued":{"date-parts":[["2016","9","1"]]},"page":"1003-1013","title":"BMP7-induced dendritic growth in sympathetic neurons requires p75 &lt;sup&gt;NTR&lt;/sup&gt; signaling","type":"article-journal","volume":"76"},"uris":["http://www.mendeley.com/documents/?uuid=6d5cd43b-902f-3df8-b57f-d77e9879eec2"]},{"id":"ITEM-3","itemData":{"author":[{"dropping-particle":"","family":"Higgins","given":"D.","non-dropping-particle":"","parse-names":false,"suffix":""},{"dropping-particle":"","family":"Lein","given":"PJ","non-dropping-particle":"","parse-names":false,"suffix":""},{"dropping-particle":"","family":"Osterhout","given":"D. J.","non-dropping-particle":"","parse-names":false,"suffix":""},{"dropping-particle":"","family":"Johnson","given":"M.I","non-dropping-particle":"","parse-names":false,"suffix":""}],"container-title":"Culturing Nerve Cells, G. Banker and K. Goslin, Editors. MIT Press: Cambridge, MA.","id":"ITEM-3","issued":{"date-parts":[["1991"]]},"page":"177-205.","title":"Tissue culture of autonomic neurons","type":"chapter"},"uris":["http://www.mendeley.com/documents/?uuid=b0a2926f-6e1a-46c4-b8b3-bb384158ad69"]}],"mendeley":{"formattedCitation":"&lt;sup&gt;10, 22, 23&lt;/sup&gt;","plainTextFormattedCitation":"10, 22, 23","previouslyFormattedCitation":"&lt;sup&gt;10, 22, 23&lt;/sup&gt;"},"properties":{"noteIndex":0},"schema":"https://github.com/citation-style-language/schema/raw/master/csl-citation.json"}</w:instrText>
      </w:r>
      <w:r w:rsidRPr="00D0482C">
        <w:rPr>
          <w:rFonts w:ascii="Calibri" w:eastAsia="Calibri" w:hAnsi="Calibri" w:cs="Calibri"/>
          <w:sz w:val="24"/>
          <w:szCs w:val="24"/>
          <w:highlight w:val="white"/>
        </w:rPr>
        <w:fldChar w:fldCharType="separate"/>
      </w:r>
      <w:r w:rsidR="002469FD" w:rsidRPr="00D0482C">
        <w:rPr>
          <w:rFonts w:ascii="Calibri" w:eastAsia="Calibri" w:hAnsi="Calibri" w:cs="Calibri"/>
          <w:noProof/>
          <w:sz w:val="24"/>
          <w:szCs w:val="24"/>
          <w:highlight w:val="white"/>
          <w:vertAlign w:val="superscript"/>
        </w:rPr>
        <w:t>10, 22, 23</w:t>
      </w:r>
      <w:r w:rsidRPr="00D0482C">
        <w:rPr>
          <w:rFonts w:ascii="Calibri" w:eastAsia="Calibri" w:hAnsi="Calibri" w:cs="Calibri"/>
          <w:sz w:val="24"/>
          <w:szCs w:val="24"/>
          <w:highlight w:val="white"/>
        </w:rPr>
        <w:fldChar w:fldCharType="end"/>
      </w:r>
      <w:r w:rsidRPr="00D0482C">
        <w:rPr>
          <w:rFonts w:ascii="Calibri" w:eastAsia="Calibri" w:hAnsi="Calibri" w:cs="Calibri"/>
          <w:sz w:val="24"/>
          <w:szCs w:val="24"/>
          <w:highlight w:val="white"/>
        </w:rPr>
        <w:t>. This dissection protocol can also be used for isolating SCG from postnatal rats with minor modification to the initial steps. These modifications include elimination of need for C-section, euthanasia of the postnatal animals using carbon dioxide,</w:t>
      </w:r>
      <w:r w:rsidR="00D0482C" w:rsidRPr="00D0482C">
        <w:rPr>
          <w:rFonts w:ascii="Calibri" w:eastAsia="Calibri" w:hAnsi="Calibri" w:cs="Calibri"/>
          <w:sz w:val="24"/>
          <w:szCs w:val="24"/>
          <w:highlight w:val="white"/>
        </w:rPr>
        <w:t xml:space="preserve"> </w:t>
      </w:r>
      <w:r w:rsidRPr="00D0482C">
        <w:rPr>
          <w:rFonts w:ascii="Calibri" w:eastAsia="Calibri" w:hAnsi="Calibri" w:cs="Calibri"/>
          <w:sz w:val="24"/>
          <w:szCs w:val="24"/>
          <w:highlight w:val="white"/>
        </w:rPr>
        <w:t>and sterilization of the postnatal pups following euthanasia by immersion of the pups in 70% alcohol, prior to transferring them to dissection media</w:t>
      </w:r>
      <w:r w:rsidR="002469FD" w:rsidRPr="00D0482C">
        <w:rPr>
          <w:rFonts w:ascii="Calibri" w:eastAsia="Calibri" w:hAnsi="Calibri" w:cs="Calibri"/>
          <w:sz w:val="24"/>
          <w:szCs w:val="24"/>
          <w:highlight w:val="white"/>
        </w:rPr>
        <w:fldChar w:fldCharType="begin" w:fldLock="1"/>
      </w:r>
      <w:r w:rsidR="002469FD" w:rsidRPr="00D0482C">
        <w:rPr>
          <w:rFonts w:ascii="Calibri" w:eastAsia="Calibri" w:hAnsi="Calibri" w:cs="Calibri"/>
          <w:sz w:val="24"/>
          <w:szCs w:val="24"/>
          <w:highlight w:val="white"/>
        </w:rPr>
        <w:instrText>ADDIN CSL_CITATION {"citationItems":[{"id":"ITEM-1","itemData":{"author":[{"dropping-particle":"","family":"Higgins","given":"D.","non-dropping-particle":"","parse-names":false,"suffix":""},{"dropping-particle":"","family":"Lein","given":"PJ","non-dropping-particle":"","parse-names":false,"suffix":""},{"dropping-particle":"","family":"Osterhout","given":"D. J.","non-dropping-particle":"","parse-names":false,"suffix":""},{"dropping-particle":"","family":"Johnson","given":"M.I","non-dropping-particle":"","parse-names":false,"suffix":""}],"container-title":"Culturing Nerve Cells, G. Banker and K. Goslin, Editors. MIT Press: Cambridge, MA.","id":"ITEM-1","issued":{"date-parts":[["1991"]]},"page":"177-205.","title":"Tissue culture of autonomic neurons","type":"chapter"},"uris":["http://www.mendeley.com/documents/?uuid=b0a2926f-6e1a-46c4-b8b3-bb384158ad69"]}],"mendeley":{"formattedCitation":"&lt;sup&gt;10&lt;/sup&gt;","plainTextFormattedCitation":"10","previouslyFormattedCitation":"&lt;sup&gt;10&lt;/sup&gt;"},"properties":{"noteIndex":0},"schema":"https://github.com/citation-style-language/schema/raw/master/csl-citation.json"}</w:instrText>
      </w:r>
      <w:r w:rsidR="002469FD" w:rsidRPr="00D0482C">
        <w:rPr>
          <w:rFonts w:ascii="Calibri" w:eastAsia="Calibri" w:hAnsi="Calibri" w:cs="Calibri"/>
          <w:sz w:val="24"/>
          <w:szCs w:val="24"/>
          <w:highlight w:val="white"/>
        </w:rPr>
        <w:fldChar w:fldCharType="separate"/>
      </w:r>
      <w:r w:rsidR="002469FD" w:rsidRPr="00D0482C">
        <w:rPr>
          <w:rFonts w:ascii="Calibri" w:eastAsia="Calibri" w:hAnsi="Calibri" w:cs="Calibri"/>
          <w:noProof/>
          <w:sz w:val="24"/>
          <w:szCs w:val="24"/>
          <w:highlight w:val="white"/>
          <w:vertAlign w:val="superscript"/>
        </w:rPr>
        <w:t>10</w:t>
      </w:r>
      <w:r w:rsidR="002469FD" w:rsidRPr="00D0482C">
        <w:rPr>
          <w:rFonts w:ascii="Calibri" w:eastAsia="Calibri" w:hAnsi="Calibri" w:cs="Calibri"/>
          <w:sz w:val="24"/>
          <w:szCs w:val="24"/>
          <w:highlight w:val="white"/>
        </w:rPr>
        <w:fldChar w:fldCharType="end"/>
      </w:r>
      <w:r w:rsidRPr="00D0482C">
        <w:rPr>
          <w:rFonts w:ascii="Calibri" w:eastAsia="Calibri" w:hAnsi="Calibri" w:cs="Calibri"/>
          <w:sz w:val="24"/>
          <w:szCs w:val="24"/>
          <w:highlight w:val="white"/>
        </w:rPr>
        <w:t xml:space="preserve">. </w:t>
      </w:r>
      <w:r w:rsidR="0031539C" w:rsidRPr="00D0482C">
        <w:rPr>
          <w:rFonts w:ascii="Calibri" w:eastAsia="Calibri" w:hAnsi="Calibri" w:cs="Calibri"/>
          <w:sz w:val="24"/>
          <w:szCs w:val="24"/>
          <w:highlight w:val="white"/>
        </w:rPr>
        <w:t>T</w:t>
      </w:r>
      <w:r w:rsidR="00004C0A" w:rsidRPr="00D0482C">
        <w:rPr>
          <w:rFonts w:ascii="Calibri" w:eastAsia="Calibri" w:hAnsi="Calibri" w:cs="Calibri"/>
          <w:sz w:val="24"/>
          <w:szCs w:val="24"/>
          <w:highlight w:val="white"/>
        </w:rPr>
        <w:t xml:space="preserve">his </w:t>
      </w:r>
      <w:r w:rsidR="0031539C" w:rsidRPr="00D0482C">
        <w:rPr>
          <w:rFonts w:ascii="Calibri" w:eastAsia="Calibri" w:hAnsi="Calibri" w:cs="Calibri"/>
          <w:sz w:val="24"/>
          <w:szCs w:val="24"/>
          <w:highlight w:val="white"/>
        </w:rPr>
        <w:t xml:space="preserve">neuronal culturing protocol can also be adapted for studying axonal guidance, axonal transport and </w:t>
      </w:r>
      <w:r w:rsidR="00E14CB3" w:rsidRPr="00D0482C">
        <w:rPr>
          <w:rFonts w:ascii="Calibri" w:eastAsia="Calibri" w:hAnsi="Calibri" w:cs="Calibri"/>
          <w:sz w:val="24"/>
          <w:szCs w:val="24"/>
          <w:highlight w:val="white"/>
        </w:rPr>
        <w:t>synapse</w:t>
      </w:r>
      <w:r w:rsidR="0031539C" w:rsidRPr="00D0482C">
        <w:rPr>
          <w:rFonts w:ascii="Calibri" w:eastAsia="Calibri" w:hAnsi="Calibri" w:cs="Calibri"/>
          <w:sz w:val="24"/>
          <w:szCs w:val="24"/>
          <w:highlight w:val="white"/>
        </w:rPr>
        <w:t xml:space="preserve"> formation using Campenot chambers and microfluidic chambers</w:t>
      </w:r>
      <w:r w:rsidR="00971341" w:rsidRPr="00D0482C">
        <w:rPr>
          <w:rFonts w:ascii="Calibri" w:eastAsia="Calibri" w:hAnsi="Calibri" w:cs="Calibri"/>
          <w:sz w:val="24"/>
          <w:szCs w:val="24"/>
          <w:highlight w:val="white"/>
        </w:rPr>
        <w:fldChar w:fldCharType="begin" w:fldLock="1"/>
      </w:r>
      <w:r w:rsidR="00971341" w:rsidRPr="00D0482C">
        <w:rPr>
          <w:rFonts w:ascii="Calibri" w:eastAsia="Calibri" w:hAnsi="Calibri" w:cs="Calibri"/>
          <w:sz w:val="24"/>
          <w:szCs w:val="24"/>
          <w:highlight w:val="white"/>
        </w:rPr>
        <w:instrText>ADDIN CSL_CITATION {"citationItems":[{"id":"ITEM-1","itemData":{"DOI":"10.1016/B978-008045046-9.00626-4","author":[{"dropping-particle":"","family":"Lein","given":"P.J.","non-dropping-particle":"","parse-names":false,"suffix":""},{"dropping-particle":"","family":"Fryer","given":"A.D.","non-dropping-particle":"","parse-names":false,"suffix":""},{"dropping-particle":"","family":"Higgins","given":"D.","non-dropping-particle":"","parse-names":false,"suffix":""}],"container-title":"Encyclopedia of Neuroscience","id":"ITEM-1","issued":{"date-parts":[["2009"]]},"page":"625-632","publisher":"Elsevier","title":"Cell Culture: Autonomic and Enteric Neurons","type":"chapter"},"uris":["http://www.mendeley.com/documents/?uuid=f1ce4156-a3f2-377c-9fab-ce38d6983949"]},{"id":"ITEM-2","itemData":{"DOI":"10.1523/JNEUROSCI.1748-16.2016","abstract":"Microfluidic technology has become a valuable tool to the scientific community, allowing researchers to study fine cellular mechanisms with higher variable control compared with conventional systems. It has evolved tremendously, and its applicability and flexibility made its usage grow exponentially and transversely to several research fields. This has been particularly noticeable in neuroscience research, where microfluidic platforms made it possible to address specific questions extending from axonal guidance, synapse formation, or axonal transport to the development of 3D models of the CNS to allow pharmacological testing and drug screening. Furthermore, the continuous upgrade of microfluidic platforms has allowed a deeper study of the communication occurring between different neuronal and glial cells or between neurons and other peripheral tissues, both in physiological and pathological conditions. Importantly, the evolution of microfluidic technology has always been accompanied by the development of new computational tools addressing data acquisition, analysis, and modeling.","author":[{"dropping-particle":"","family":"Neto","given":"Estrela","non-dropping-particle":"","parse-names":false,"suffix":""},{"dropping-particle":"","family":"Leitão","given":"Luís","non-dropping-particle":"","parse-names":false,"suffix":""},{"dropping-particle":"","family":"Sousa","given":"Daniela M","non-dropping-particle":"","parse-names":false,"suffix":""},{"dropping-particle":"","family":"Alves","given":"Cecília J","non-dropping-particle":"","parse-names":false,"suffix":""},{"dropping-particle":"","family":"Alencastre","given":"Inês S","non-dropping-particle":"","parse-names":false,"suffix":""},{"dropping-particle":"","family":"Aguiar","given":"Paulo","non-dropping-particle":"","parse-names":false,"suffix":""},{"dropping-particle":"","family":"Lamghari","given":"X Meriem","non-dropping-particle":"","parse-names":false,"suffix":""}],"id":"ITEM-2","issued":{"date-parts":[["2016"]]},"title":"Compartmentalized Microfluidic Platforms: The Unrivaled Breakthrough of In Vitro Tools for Neurobiological Research","type":"article-journal"},"uris":["http://www.mendeley.com/documents/?uuid=a5be1714-635a-366f-885b-1169b76f8363"]}],"mendeley":{"formattedCitation":"&lt;sup&gt;24, 25&lt;/sup&gt;","plainTextFormattedCitation":"24, 25","previouslyFormattedCitation":"&lt;sup&gt;24, 25&lt;/sup&gt;"},"properties":{"noteIndex":0},"schema":"https://github.com/citation-style-language/schema/raw/master/csl-citation.json"}</w:instrText>
      </w:r>
      <w:r w:rsidR="00971341" w:rsidRPr="00D0482C">
        <w:rPr>
          <w:rFonts w:ascii="Calibri" w:eastAsia="Calibri" w:hAnsi="Calibri" w:cs="Calibri"/>
          <w:sz w:val="24"/>
          <w:szCs w:val="24"/>
          <w:highlight w:val="white"/>
        </w:rPr>
        <w:fldChar w:fldCharType="separate"/>
      </w:r>
      <w:r w:rsidR="00971341" w:rsidRPr="00D0482C">
        <w:rPr>
          <w:rFonts w:ascii="Calibri" w:eastAsia="Calibri" w:hAnsi="Calibri" w:cs="Calibri"/>
          <w:noProof/>
          <w:sz w:val="24"/>
          <w:szCs w:val="24"/>
          <w:highlight w:val="white"/>
          <w:vertAlign w:val="superscript"/>
        </w:rPr>
        <w:t>24,25</w:t>
      </w:r>
      <w:r w:rsidR="00971341" w:rsidRPr="00D0482C">
        <w:rPr>
          <w:rFonts w:ascii="Calibri" w:eastAsia="Calibri" w:hAnsi="Calibri" w:cs="Calibri"/>
          <w:sz w:val="24"/>
          <w:szCs w:val="24"/>
          <w:highlight w:val="white"/>
        </w:rPr>
        <w:fldChar w:fldCharType="end"/>
      </w:r>
      <w:r w:rsidR="00971341" w:rsidRPr="00D0482C">
        <w:rPr>
          <w:rFonts w:ascii="Calibri" w:eastAsia="Calibri" w:hAnsi="Calibri" w:cs="Calibri"/>
          <w:sz w:val="24"/>
          <w:szCs w:val="24"/>
          <w:highlight w:val="white"/>
        </w:rPr>
        <w:t xml:space="preserve">. These neurons can also be co-cultured with neurons from the dorsal root ganglia or spinal motor neurons or with </w:t>
      </w:r>
      <w:r w:rsidR="00E14CB3" w:rsidRPr="00D0482C">
        <w:rPr>
          <w:rFonts w:ascii="Calibri" w:eastAsia="Calibri" w:hAnsi="Calibri" w:cs="Calibri"/>
          <w:sz w:val="24"/>
          <w:szCs w:val="24"/>
          <w:highlight w:val="white"/>
        </w:rPr>
        <w:t>cardiomyocytes</w:t>
      </w:r>
      <w:r w:rsidR="00971341" w:rsidRPr="00D0482C">
        <w:rPr>
          <w:rFonts w:ascii="Calibri" w:eastAsia="Calibri" w:hAnsi="Calibri" w:cs="Calibri"/>
          <w:sz w:val="24"/>
          <w:szCs w:val="24"/>
          <w:highlight w:val="white"/>
        </w:rPr>
        <w:t xml:space="preserve"> to study the neuronal interactions and neuron – target interactions in the peripheral nervous system</w:t>
      </w:r>
      <w:r w:rsidR="00971341" w:rsidRPr="00D0482C">
        <w:rPr>
          <w:rFonts w:ascii="Calibri" w:eastAsia="Calibri" w:hAnsi="Calibri" w:cs="Calibri"/>
          <w:sz w:val="24"/>
          <w:szCs w:val="24"/>
          <w:highlight w:val="white"/>
        </w:rPr>
        <w:fldChar w:fldCharType="begin" w:fldLock="1"/>
      </w:r>
      <w:r w:rsidR="00697076" w:rsidRPr="00D0482C">
        <w:rPr>
          <w:rFonts w:ascii="Calibri" w:eastAsia="Calibri" w:hAnsi="Calibri" w:cs="Calibri"/>
          <w:sz w:val="24"/>
          <w:szCs w:val="24"/>
          <w:highlight w:val="white"/>
        </w:rPr>
        <w:instrText>ADDIN CSL_CITATION {"citationItems":[{"id":"ITEM-1","itemData":{"DOI":"10.1186/s13104-016-1915-8","ISSN":"17560500","PMID":"26864470","abstract":"Background: The cell bodies of sensory neurons, which transmit information from the external environment to the spinal cord, can be found at all levels of the spinal column in paired structures called dorsal root ganglia (DRG). Rodent DRG neurons have long been studied in the laboratory to improve understanding of sensory nerve development and function, and have been instrumental in determining mechanisms underlying pain and neurodegeneration in disorders of the peripheral nervous system. Here, we describe a simple, step-by-step protocol for the swift isolation of mouse DRG, which can be enzymatically dissociated to produce fully differentiated primary neuronal cultures, or processed for downstream analyses, such as immunohistochemistry or RNA profiling. Findings: After dissecting out the spinal column, from the base of the skull to the level of the femurs, it can be cut down the mid-line and the spinal cord and meninges removed, before extracting the DRG and detaching unwanted axons. This protocol allows the easy and rapid isolation of DRG with minimal practice and dissection experience. The process is both faster and less technically challenging than extracting the ganglia from the in situ column after performing a dorsal laminectomy. Conclusions: This approach reduces the time required to collect DRG, thereby improving efficiency, permitting less opportunity for tissue deterioration, and, ultimately, increasing the chances of generating healthy primary DRG cultures or high quality, reproducible experiments using DRG tissue.","author":[{"dropping-particle":"","family":"Sleigh","given":"James N.","non-dropping-particle":"","parse-names":false,"suffix":""},{"dropping-particle":"","family":"Weir","given":"Greg A.","non-dropping-particle":"","parse-names":false,"suffix":""},{"dropping-particle":"","family":"Schiavo","given":"Giampietro","non-dropping-particle":"","parse-names":false,"suffix":""}],"container-title":"BMC Research Notes","id":"ITEM-1","issue":"1","issued":{"date-parts":[["2016","2","11"]]},"page":"82","publisher":"BioMed Central Ltd.","title":"A simple, step-by-step dissection protocol for the rapid isolation of mouse dorsal root ganglia","type":"article-journal","volume":"9"},"uris":["http://www.mendeley.com/documents/?uuid=f0f2e0c8-7642-3add-bd20-683d03b8c2b5"]},{"id":"ITEM-2","itemData":{"DOI":"10.3791/3200","ISSN":"1940087X","PMID":"21946816","abstract":"Spinal motoneurons develop towards postmitotic stages through early embryonic nervous system development and subsequently grow out dendrites and axons. Neuroepithelial cells of the neural tube that express Nkx6.1 are the unique precursor cells for spinal motoneurons. Though postmitotic motoneurons move towards their final position and organize themselves into columns along the spinal tract. More than 90% of all these differentiated and positioned motoneurons express the transcription factors Islet 1/2. They innervate the muscles of the limbs as well as those of the body and the inner organs. Among others, motoneurons typically express the high affinity receptors for brain derived neurotrophic factor (BDNF) and Neurotrophin-3 (NT-3), the tropomyosin-related kinase B and C (TrkB, TrkC). They do not express the tropomyosin-related kinase A (TrkA). Beside the two high affinity receptors, motoneurons do express the low affinity neurotrophin receptor p75NTR. The p75NTR can bind all neurotrophins with similar but lower affinity to all neurotrophins than the high affinity receptors would bind the mature neurotrophins. Within the embryonic spinal cord, the p75NTR is exclusively expressed by the spinal motoneurons. This has been used to develop motoneuron isolation techniques to purify the cells from the vast majority of surrounding cells. Isolating motoneurons with the help of specific antibodies (panning) against the extracellular domains of p75NTR has turned out to be an expensive method as the amount of antibody used for a single experiment is high due to the size of the plate used for panning. A much more economical alternative is the use of lectin. Lectin has been shown to specifically bind to p75NTR as well. The following method describes an alternative technique using wheat germ agglutinin for a preplating procedure instead of the p75NTR antibody. The lectin is an extremely inexpensive alternative to the p75NTR antibody and the purification grades using lectin are comparable to that of the p75NTR antibody. Motoneurons from the embryonic spinal cord can be isolated by this method, survive and grow out neurites. © 2011 Creative Commons Attribution License.","author":[{"dropping-particle":"","family":"Conrad","given":"Rebecca","non-dropping-particle":"","parse-names":false,"suffix":""},{"dropping-particle":"","family":"Jablonka","given":"Sibylle","non-dropping-particle":"","parse-names":false,"suffix":""},{"dropping-particle":"","family":"Sczepan","given":"Teresa","non-dropping-particle":"","parse-names":false,"suffix":""},{"dropping-particle":"","family":"Sendtner","given":"Michael","non-dropping-particle":"","parse-names":false,"suffix":""},{"dropping-particle":"","family":"Wiese","given":"Stefan","non-dropping-particle":"","parse-names":false,"suffix":""},{"dropping-particle":"","family":"Klausmeyer","given":"Alice","non-dropping-particle":"","parse-names":false,"suffix":""}],"container-title":"Journal of Visualized Experiments","id":"ITEM-2","issue":"55","issued":{"date-parts":[["2011"]]},"publisher":"Journal of Visualized Experiments","title":"Lectin-based isolation and culture of mouse embryonic motoneurons","type":"article-journal"},"uris":["http://www.mendeley.com/documents/?uuid=21d428ae-b44a-346f-a265-2b969267f364"]},{"id":"ITEM-3","itemData":{"DOI":"10.1109/EMBC.2013.6610376","ISBN":"9781457702167","ISSN":"1557170X","abstract":"Induced pluripotent stem (iPS) cell-derived cardiomyocytes (iPS-CMs) has been expected as a cell source for therapy of serious heart failure. However, it is unclear whether the function of iPS-CMs is modulated by the host sympathetic nervous system. Here we developed a device for co-culture of sympathetic neurons and iPS-CMs using microfabrication technique. The device consisted of a culture chamber and a microelectrode-array (MEA) substrate. The superior cervical ganglion (SCG) neurons were co-cultured with iPS-CMs in a microfabricated device, which had multiple compartments. Several days after seeding, synapses were formed between SCG neurons and iPS-CMs, as confirmed by immunostaining. Spontaneous electrical activities of the SCG neurons and the iPS-CMs were observed from the electrode of the MEA substrate. The beat rate of iPS-CMs increased after electrical stimulation of the co-cultured SCG neurons. Such changes in the beat rate were prevented in the presence of propranolol, a β-adrenoreceptor antagonist. These results suggest that the microfabricated device will be utilized for studying the functional modulation of iPS-CMs by connected sympathetic neurons. © 2013 IEEE.","author":[{"dropping-particle":"","family":"Takeuchi","given":"Akimasa","non-dropping-particle":"","parse-names":false,"suffix":""},{"dropping-particle":"","family":"Shimba","given":"Kenta","non-dropping-particle":"","parse-names":false,"suffix":""},{"dropping-particle":"","family":"Takayama","given":"Yuzo","non-dropping-particle":"","parse-names":false,"suffix":""},{"dropping-particle":"","family":"Kotani","given":"Kiyoshi","non-dropping-particle":"","parse-names":false,"suffix":""},{"dropping-particle":"","family":"Lee","given":"Jong Kook","non-dropping-particle":"","parse-names":false,"suffix":""},{"dropping-particle":"","family":"Noshiro","given":"Makoto","non-dropping-particle":"","parse-names":false,"suffix":""},{"dropping-particle":"","family":"Jimbo","given":"Yasuhiko","non-dropping-particle":"","parse-names":false,"suffix":""}],"container-title":"Proceedings of the Annual International Conference of the IEEE Engineering in Medicine and Biology Society, EMBS","id":"ITEM-3","issued":{"date-parts":[["2013"]]},"page":"3817-3820","publisher":"Conf Proc IEEE Eng Med Biol Soc","title":"Microfabricated device for co-culture of sympathetic neuron and iPS-derived cardiomyocytes","type":"paper-conference","volume":"2013"},"uris":["http://www.mendeley.com/documents/?uuid=a761134a-8a5a-3654-8b7a-ebcc084a00d9"]},{"id":"ITEM-4","itemData":{"DOI":"10.1109/IEMBS.2009.5332601","ISBN":"9781424432967","abstract":"Rat superior cervical ganglion (SCG) neurons and ventricular myocytes (VMs) were co-cultured in chambers made of polydimethylsyloxane. The chambers were placed on a microelectrode-array (MEA) substrate and connected with a pathway. 24 hours after dissemination of the VMs, neurites of the SCG neurons outgrew through the pathway and reached the VMs. Spontaneous electrical activities of the SCG neurons and the VMs were observed several days after the dissemination. Constant-voltage stimualtion (1 V, 1 ms, biphasic square pulses) was applied to the SCG neurons at the frequency of 10 Hz using 32 electrodes. Contraction rate of the VMs increased by 153 ±110 % immediately after the stimulation to the SCG neurons was stopped. Then contraction rate gradually decreased and returned to almost the same rate as before the stimulation 5 minutes after the 1-min stimulation. Propranolol (betaadrenergic receptor antagonist) prevented contraction rate of the VMs from increasing after electrical stimulation to the SCG neurons. These results suggest that neuromuscular junctions were formed between the SCG neurons and the VMs. Overall the semi-separated co-culture system in this study is available in research on changes in contraction rate of the VMs after applying electrical stimulation to the SCG neurons. ©2009 IEEE.","author":[{"dropping-particle":"","family":"Takeuchi","given":"Akimasa","non-dropping-particle":"","parse-names":false,"suffix":""},{"dropping-particle":"","family":"Moriguchi","given":"Hiroyuki","non-dropping-particle":"","parse-names":false,"suffix":""},{"dropping-particle":"","family":"Kotani","given":"Kiyoshi","non-dropping-particle":"","parse-names":false,"suffix":""},{"dropping-particle":"","family":"Miwa","given":"Keiko","non-dropping-particle":"","parse-names":false,"suffix":""},{"dropping-particle":"","family":"Lee","given":"Jong Kook","non-dropping-particle":"","parse-names":false,"suffix":""},{"dropping-particle":"","family":"Noshiro","given":"Makoto","non-dropping-particle":"","parse-names":false,"suffix":""},{"dropping-particle":"","family":"Jimbo","given":"Yasuhiko","non-dropping-particle":"","parse-names":false,"suffix":""}],"container-title":"Proceedings of the 31st Annual International Conference of the IEEE Engineering in Medicine and Biology Society: Engineering the Future of Biomedicine, EMBC 2009","id":"ITEM-4","issued":{"date-parts":[["2009"]]},"page":"1832-1835","publisher":"IEEE Computer Society","title":"Development of semi-separated co-culture system of sympathetic neuron and cardiomyocyte","type":"paper-conference"},"uris":["http://www.mendeley.com/documents/?uuid=8e101eb8-e5bb-36a9-a7f4-3e817aad330e"]}],"mendeley":{"formattedCitation":"&lt;sup&gt;26–29&lt;/sup&gt;","plainTextFormattedCitation":"26–29","previouslyFormattedCitation":"&lt;sup&gt;26–29&lt;/sup&gt;"},"properties":{"noteIndex":0},"schema":"https://github.com/citation-style-language/schema/raw/master/csl-citation.json"}</w:instrText>
      </w:r>
      <w:r w:rsidR="00971341" w:rsidRPr="00D0482C">
        <w:rPr>
          <w:rFonts w:ascii="Calibri" w:eastAsia="Calibri" w:hAnsi="Calibri" w:cs="Calibri"/>
          <w:sz w:val="24"/>
          <w:szCs w:val="24"/>
          <w:highlight w:val="white"/>
        </w:rPr>
        <w:fldChar w:fldCharType="separate"/>
      </w:r>
      <w:r w:rsidR="00971341" w:rsidRPr="00D0482C">
        <w:rPr>
          <w:rFonts w:ascii="Calibri" w:eastAsia="Calibri" w:hAnsi="Calibri" w:cs="Calibri"/>
          <w:noProof/>
          <w:sz w:val="24"/>
          <w:szCs w:val="24"/>
          <w:highlight w:val="white"/>
          <w:vertAlign w:val="superscript"/>
        </w:rPr>
        <w:t>26–29</w:t>
      </w:r>
      <w:r w:rsidR="00971341" w:rsidRPr="00D0482C">
        <w:rPr>
          <w:rFonts w:ascii="Calibri" w:eastAsia="Calibri" w:hAnsi="Calibri" w:cs="Calibri"/>
          <w:sz w:val="24"/>
          <w:szCs w:val="24"/>
          <w:highlight w:val="white"/>
        </w:rPr>
        <w:fldChar w:fldCharType="end"/>
      </w:r>
    </w:p>
    <w:p w14:paraId="000000D1" w14:textId="77777777" w:rsidR="00DB4703" w:rsidRPr="00D0482C" w:rsidRDefault="00DB4703" w:rsidP="00577E69">
      <w:pPr>
        <w:spacing w:line="240" w:lineRule="auto"/>
        <w:jc w:val="both"/>
        <w:rPr>
          <w:rFonts w:ascii="Calibri" w:hAnsi="Calibri" w:cs="Calibri"/>
          <w:color w:val="222222"/>
          <w:sz w:val="24"/>
          <w:szCs w:val="24"/>
          <w:highlight w:val="white"/>
        </w:rPr>
      </w:pPr>
    </w:p>
    <w:p w14:paraId="0AEA67B6" w14:textId="77D9CFDF" w:rsidR="00245E23" w:rsidRPr="00D0482C" w:rsidRDefault="00245E2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The use of cultured SCG neurons for immunocytochemical studies is well documented. The protocol described in the paper provides a good starting point for working with most antibodies. However, there are antibodies, such as those that detect nuclear proteins which may require a modification to the fixation protocol and permeabilization protocol. In the case of phospho-SMAD antibody, treatment with 100% methanol at -20</w:t>
      </w:r>
      <w:r w:rsidR="00572481">
        <w:rPr>
          <w:rFonts w:ascii="Calibri" w:eastAsia="Calibri" w:hAnsi="Calibri" w:cs="Calibri"/>
          <w:sz w:val="24"/>
          <w:szCs w:val="24"/>
          <w:highlight w:val="white"/>
          <w:vertAlign w:val="superscript"/>
        </w:rPr>
        <w:t xml:space="preserve"> </w:t>
      </w:r>
      <w:r w:rsidR="00572481">
        <w:rPr>
          <w:rFonts w:ascii="Calibri" w:eastAsia="Calibri" w:hAnsi="Calibri" w:cs="Calibri"/>
          <w:sz w:val="24"/>
          <w:szCs w:val="24"/>
        </w:rPr>
        <w:t>°</w:t>
      </w:r>
      <w:r w:rsidRPr="00D0482C">
        <w:rPr>
          <w:rFonts w:ascii="Calibri" w:eastAsia="Calibri" w:hAnsi="Calibri" w:cs="Calibri"/>
          <w:sz w:val="24"/>
          <w:szCs w:val="24"/>
          <w:highlight w:val="white"/>
        </w:rPr>
        <w:t>C has been used for fixing and permeabilizing the neurons</w:t>
      </w:r>
      <w:r w:rsidR="00697076" w:rsidRPr="00D0482C">
        <w:rPr>
          <w:rFonts w:ascii="Calibri" w:eastAsia="Calibri" w:hAnsi="Calibri" w:cs="Calibri"/>
          <w:sz w:val="24"/>
          <w:szCs w:val="24"/>
          <w:highlight w:val="white"/>
          <w:vertAlign w:val="superscript"/>
        </w:rPr>
        <w:fldChar w:fldCharType="begin" w:fldLock="1"/>
      </w:r>
      <w:r w:rsidR="001C4EF3" w:rsidRPr="00D0482C">
        <w:rPr>
          <w:rFonts w:ascii="Calibri" w:eastAsia="Calibri" w:hAnsi="Calibri" w:cs="Calibri"/>
          <w:sz w:val="24"/>
          <w:szCs w:val="24"/>
          <w:highlight w:val="white"/>
          <w:vertAlign w:val="superscript"/>
        </w:rPr>
        <w:instrText>ADDIN CSL_CITATION {"citationItems":[{"id":"ITEM-1","itemData":{"DOI":"10.1016/j.mcn.2015.06.007","ISSN":"10959327","abstract":"© 2015 Elsevier Inc.Previous studies have shown that bone morphogenetic proteins (BMPs) promote dendritic growth in sympathetic neurons; however, the downstream signaling molecules that mediate the dendrite promoting activity of BMPs are not well characterized. Here we test the hypothesis that reactive oxygen species (ROS)-mediated signaling links BMP receptor activation to dendritic growth. In cultured rat sympathetic neurons, exposure to any of the three mechanistically distinct antioxidants, diphenylene iodinium (DPI), nordihydroguaiaretic acid (NGA) or desferroxamine (DFO), blocked de novo BMP-induced dendritic growth. Addition of DPI to cultures previously induced with BMP to extend dendrites caused dendritic retraction while DFO and NGA prevented further growth of dendrites. The inhibition of the dendrite promoting activity of BMPs by antioxidants was concentration-dependent and occurred without altering axonal growth or neuronal cell survival. Antioxidant treatment did not block BMP activation of SMAD 1,5 as determined by nuclear localization of these SMADs. While BMP treatment did not cause a detectable increase in intracellular ROS in cultured sympathetic neurons as assessed using fluorescent indicator dyes, BMP treatment increased the oxygen consumption rate in cultured sympathetic neurons as determined using the Seahorse XF24 Analyzer, suggesting increased mitochondrial activity. In addition, BMPs upregulated expression of NADPH oxidase 2 (NOX2) and either pharmacological inhibition or siRNA knockdown of NOX2 significantly decreased BMP-7 induced dendritic growth. Collectively, these data support the hypothesis that ROS are involved in the downstream signaling events that mediate BMP7-induced dendritic growth in sympathetic neurons, and suggest that ROS-mediated signaling positively modulates dendritic complexity in peripheral neurons.","author":[{"dropping-particle":"","family":"Chandrasekaran","given":"V.","non-dropping-particle":"","parse-names":false,"suffix":""},{"dropping-particle":"","family":"Lea","given":"C.","non-dropping-particle":"","parse-names":false,"suffix":""},{"dropping-particle":"","family":"Sosa","given":"J.C.","non-dropping-particle":"","parse-names":false,"suffix":""},{"dropping-particle":"","family":"Higgins","given":"D.","non-dropping-particle":"","parse-names":false,"suffix":""},{"dropping-particle":"","family":"Lein","given":"P.J.","non-dropping-particle":"","parse-names":false,"suffix":""}],"container-title":"Molecular and Cellular Neuroscience","id":"ITEM-1","issued":{"date-parts":[["2015"]]},"title":"Reactive oxygen species are involved in BMP-induced dendritic growth in cultured rat sympathetic neurons","type":"article-journal","volume":"67"},"uris":["http://www.mendeley.com/documents/?uuid=5e7b5912-08a7-3314-8f1a-57c1a054438a"]},{"id":"ITEM-2","itemData":{"author":[{"dropping-particle":"","family":"Kim","given":"Woo-Yang","non-dropping-particle":"","parse-names":false,"suffix":""},{"dropping-particle":"","family":"Gonsiorek","given":"Eugene A","non-dropping-particle":"","parse-names":false,"suffix":""},{"dropping-particle":"","family":"Barnhart","given":"Chris","non-dropping-particle":"","parse-names":false,"suffix":""},{"dropping-particle":"","family":"Davare","given":"Monika A","non-dropping-particle":"","parse-names":false,"suffix":""},{"dropping-particle":"","family":"Engebose","given":"Abby J","non-dropping-particle":"","parse-names":false,"suffix":""},{"dropping-particle":"","family":"Lauridsen","given":"Holly","non-dropping-particle":"","parse-names":false,"suffix":""},{"dropping-particle":"","family":"Bruun","given":"Donald","non-dropping-particle":"","parse-names":false,"suffix":""},{"dropping-particle":"","family":"Lesiak","given":"Adam","non-dropping-particle":"","parse-names":false,"suffix":""},{"dropping-particle":"","family":"Wayman","given":"Gary","non-dropping-particle":"","parse-names":false,"suffix":""},{"dropping-particle":"","family":"Bucelli","given":"Robert","non-dropping-particle":"","parse-names":false,"suffix":""},{"dropping-particle":"","family":"Higgins","given":"Dennis","non-dropping-particle":"","parse-names":false,"suffix":""},{"dropping-particle":"","family":"Lein","given":"Pamela J","non-dropping-particle":"","parse-names":false,"suffix":""}],"container-title":"Journal of Neurochemistry","id":"ITEM-2","issue":"4","issued":{"date-parts":[["2009"]]},"page":"1057-1071","title":"Statins decrease dendritic arborization in rat sympathetic neurons by blocking RhoA activation","type":"article-journal","volume":"108"},"uris":["http://www.mendeley.com/documents/?uuid=aabad3c4-c789-46df-9551-bb3a587d909e"]}],"mendeley":{"formattedCitation":"&lt;sup&gt;30, 31&lt;/sup&gt;","plainTextFormattedCitation":"30, 31","previouslyFormattedCitation":"&lt;sup&gt;30, 31&lt;/sup&gt;"},"properties":{"noteIndex":0},"schema":"https://github.com/citation-style-language/schema/raw/master/csl-citation.json"}</w:instrText>
      </w:r>
      <w:r w:rsidR="00697076" w:rsidRPr="00D0482C">
        <w:rPr>
          <w:rFonts w:ascii="Calibri" w:eastAsia="Calibri" w:hAnsi="Calibri" w:cs="Calibri"/>
          <w:sz w:val="24"/>
          <w:szCs w:val="24"/>
          <w:highlight w:val="white"/>
          <w:vertAlign w:val="superscript"/>
        </w:rPr>
        <w:fldChar w:fldCharType="separate"/>
      </w:r>
      <w:r w:rsidR="00697076" w:rsidRPr="00D0482C">
        <w:rPr>
          <w:rFonts w:ascii="Calibri" w:eastAsia="Calibri" w:hAnsi="Calibri" w:cs="Calibri"/>
          <w:noProof/>
          <w:sz w:val="24"/>
          <w:szCs w:val="24"/>
          <w:highlight w:val="white"/>
          <w:vertAlign w:val="superscript"/>
        </w:rPr>
        <w:t>30, 31</w:t>
      </w:r>
      <w:r w:rsidR="00697076" w:rsidRPr="00D0482C">
        <w:rPr>
          <w:rFonts w:ascii="Calibri" w:eastAsia="Calibri" w:hAnsi="Calibri" w:cs="Calibri"/>
          <w:sz w:val="24"/>
          <w:szCs w:val="24"/>
          <w:highlight w:val="white"/>
          <w:vertAlign w:val="superscript"/>
        </w:rPr>
        <w:fldChar w:fldCharType="end"/>
      </w:r>
      <w:r w:rsidRPr="00D0482C">
        <w:rPr>
          <w:rFonts w:ascii="Calibri" w:eastAsia="Calibri" w:hAnsi="Calibri" w:cs="Calibri"/>
          <w:sz w:val="24"/>
          <w:szCs w:val="24"/>
          <w:highlight w:val="white"/>
        </w:rPr>
        <w:t xml:space="preserve">. </w:t>
      </w:r>
    </w:p>
    <w:p w14:paraId="5EE90195" w14:textId="77777777" w:rsidR="00245E23" w:rsidRPr="00D0482C" w:rsidRDefault="00245E23" w:rsidP="00577E69">
      <w:pPr>
        <w:spacing w:line="240" w:lineRule="auto"/>
        <w:jc w:val="both"/>
        <w:rPr>
          <w:rFonts w:ascii="Calibri" w:eastAsia="Calibri" w:hAnsi="Calibri" w:cs="Calibri"/>
          <w:sz w:val="24"/>
          <w:szCs w:val="24"/>
          <w:highlight w:val="white"/>
        </w:rPr>
      </w:pPr>
    </w:p>
    <w:p w14:paraId="000000D4" w14:textId="2CD5CE36"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The main limitations of working in this model system stem from the small size of SCGs in embryonic rat pups</w:t>
      </w:r>
      <w:r w:rsidR="00697076" w:rsidRPr="00D0482C">
        <w:rPr>
          <w:rFonts w:ascii="Calibri" w:eastAsia="Calibri" w:hAnsi="Calibri" w:cs="Calibri"/>
          <w:sz w:val="24"/>
          <w:szCs w:val="24"/>
          <w:highlight w:val="white"/>
        </w:rPr>
        <w:t>, which results in small number of neurons. This</w:t>
      </w:r>
      <w:r w:rsidRPr="00D0482C">
        <w:rPr>
          <w:rFonts w:ascii="Calibri" w:eastAsia="Calibri" w:hAnsi="Calibri" w:cs="Calibri"/>
          <w:sz w:val="24"/>
          <w:szCs w:val="24"/>
          <w:highlight w:val="white"/>
        </w:rPr>
        <w:t xml:space="preserve"> result</w:t>
      </w:r>
      <w:r w:rsidR="00697076" w:rsidRPr="00D0482C">
        <w:rPr>
          <w:rFonts w:ascii="Calibri" w:eastAsia="Calibri" w:hAnsi="Calibri" w:cs="Calibri"/>
          <w:sz w:val="24"/>
          <w:szCs w:val="24"/>
          <w:highlight w:val="white"/>
        </w:rPr>
        <w:t>s</w:t>
      </w:r>
      <w:r w:rsidRPr="00D0482C">
        <w:rPr>
          <w:rFonts w:ascii="Calibri" w:eastAsia="Calibri" w:hAnsi="Calibri" w:cs="Calibri"/>
          <w:sz w:val="24"/>
          <w:szCs w:val="24"/>
          <w:highlight w:val="white"/>
        </w:rPr>
        <w:t xml:space="preserve"> in a limited amount of nucleic acids or protein that can be obtained from the dissection of one litter of pups. This can be problematic for genomic and proteomic analysis, especially when comparing between multiple treatments in one dissection. Also, it is</w:t>
      </w:r>
      <w:r w:rsidR="00697076" w:rsidRPr="00D0482C">
        <w:rPr>
          <w:rFonts w:ascii="Calibri" w:eastAsia="Calibri" w:hAnsi="Calibri" w:cs="Calibri"/>
          <w:sz w:val="24"/>
          <w:szCs w:val="24"/>
          <w:highlight w:val="white"/>
        </w:rPr>
        <w:t xml:space="preserve"> not possible</w:t>
      </w:r>
      <w:r w:rsidRPr="00D0482C">
        <w:rPr>
          <w:rFonts w:ascii="Calibri" w:eastAsia="Calibri" w:hAnsi="Calibri" w:cs="Calibri"/>
          <w:sz w:val="24"/>
          <w:szCs w:val="24"/>
          <w:highlight w:val="white"/>
        </w:rPr>
        <w:t xml:space="preserve"> to obtain SCG neuronal cultures from a single embryo. All the experiments are therefore performed on pooled samples that are obtained from SCG of all rat embryos in a litter. Another limitation of the system is that SCG neurons have lower </w:t>
      </w:r>
      <w:r w:rsidR="00697076" w:rsidRPr="00D0482C">
        <w:rPr>
          <w:rFonts w:ascii="Calibri" w:eastAsia="Calibri" w:hAnsi="Calibri" w:cs="Calibri"/>
          <w:sz w:val="24"/>
          <w:szCs w:val="24"/>
          <w:highlight w:val="white"/>
        </w:rPr>
        <w:t xml:space="preserve">DNA </w:t>
      </w:r>
      <w:r w:rsidRPr="00D0482C">
        <w:rPr>
          <w:rFonts w:ascii="Calibri" w:eastAsia="Calibri" w:hAnsi="Calibri" w:cs="Calibri"/>
          <w:sz w:val="24"/>
          <w:szCs w:val="24"/>
          <w:highlight w:val="white"/>
        </w:rPr>
        <w:t>transfection efficiency (10 - 20%</w:t>
      </w:r>
      <w:r w:rsidR="00F16C37" w:rsidRPr="00D0482C">
        <w:rPr>
          <w:rFonts w:ascii="Calibri" w:eastAsia="Calibri" w:hAnsi="Calibri" w:cs="Calibri"/>
          <w:sz w:val="24"/>
          <w:szCs w:val="24"/>
          <w:highlight w:val="white"/>
        </w:rPr>
        <w:t>, unpublished observations</w:t>
      </w:r>
      <w:r w:rsidRPr="00D0482C">
        <w:rPr>
          <w:rFonts w:ascii="Calibri" w:eastAsia="Calibri" w:hAnsi="Calibri" w:cs="Calibri"/>
          <w:sz w:val="24"/>
          <w:szCs w:val="24"/>
          <w:highlight w:val="white"/>
        </w:rPr>
        <w:t xml:space="preserve">) and </w:t>
      </w:r>
      <w:r w:rsidR="001E1D1E" w:rsidRPr="00D0482C">
        <w:rPr>
          <w:rFonts w:ascii="Calibri" w:eastAsia="Calibri" w:hAnsi="Calibri" w:cs="Calibri"/>
          <w:sz w:val="24"/>
          <w:szCs w:val="24"/>
          <w:highlight w:val="white"/>
        </w:rPr>
        <w:t>higher</w:t>
      </w:r>
      <w:r w:rsidRPr="00D0482C">
        <w:rPr>
          <w:rFonts w:ascii="Calibri" w:eastAsia="Calibri" w:hAnsi="Calibri" w:cs="Calibri"/>
          <w:sz w:val="24"/>
          <w:szCs w:val="24"/>
          <w:highlight w:val="white"/>
        </w:rPr>
        <w:t xml:space="preserve"> </w:t>
      </w:r>
      <w:r w:rsidR="00697076" w:rsidRPr="00D0482C">
        <w:rPr>
          <w:rFonts w:ascii="Calibri" w:eastAsia="Calibri" w:hAnsi="Calibri" w:cs="Calibri"/>
          <w:sz w:val="24"/>
          <w:szCs w:val="24"/>
          <w:highlight w:val="white"/>
        </w:rPr>
        <w:t>toxicity following</w:t>
      </w:r>
      <w:r w:rsidR="00D0482C" w:rsidRPr="00D0482C">
        <w:rPr>
          <w:rFonts w:ascii="Calibri" w:eastAsia="Calibri" w:hAnsi="Calibri" w:cs="Calibri"/>
          <w:sz w:val="24"/>
          <w:szCs w:val="24"/>
          <w:highlight w:val="white"/>
        </w:rPr>
        <w:t xml:space="preserve"> </w:t>
      </w:r>
      <w:r w:rsidR="00697076" w:rsidRPr="00D0482C">
        <w:rPr>
          <w:rFonts w:ascii="Calibri" w:eastAsia="Calibri" w:hAnsi="Calibri" w:cs="Calibri"/>
          <w:sz w:val="24"/>
          <w:szCs w:val="24"/>
          <w:highlight w:val="white"/>
        </w:rPr>
        <w:t xml:space="preserve">transfection </w:t>
      </w:r>
      <w:r w:rsidRPr="00D0482C">
        <w:rPr>
          <w:rFonts w:ascii="Calibri" w:eastAsia="Calibri" w:hAnsi="Calibri" w:cs="Calibri"/>
          <w:sz w:val="24"/>
          <w:szCs w:val="24"/>
          <w:highlight w:val="white"/>
        </w:rPr>
        <w:t>compared to central neurons</w:t>
      </w:r>
      <w:r w:rsidR="001E1D1E" w:rsidRPr="00D0482C">
        <w:rPr>
          <w:rFonts w:ascii="Calibri" w:eastAsia="Calibri" w:hAnsi="Calibri" w:cs="Calibri"/>
          <w:sz w:val="24"/>
          <w:szCs w:val="24"/>
          <w:highlight w:val="white"/>
        </w:rPr>
        <w:fldChar w:fldCharType="begin" w:fldLock="1"/>
      </w:r>
      <w:r w:rsidR="001E1D1E" w:rsidRPr="00D0482C">
        <w:rPr>
          <w:rFonts w:ascii="Calibri" w:eastAsia="Calibri" w:hAnsi="Calibri" w:cs="Calibri"/>
          <w:sz w:val="24"/>
          <w:szCs w:val="24"/>
          <w:highlight w:val="white"/>
        </w:rPr>
        <w:instrText>ADDIN CSL_CITATION {"citationItems":[{"id":"ITEM-1","itemData":{"DOI":"10.1016/j.ymeth.2003.11.023","ISSN":"10462023","abstract":"Lipofectamine 2000 is a cationic liposome based reagent that provides high transfection efficiency and high levels of transgene expression in a range of mammalian cell types in vitro using a simple protocol. Optimum transfection efficiency and subsequent cell viability depend on a number of experimental variables such as cell density, liposome and DNA concentrations, liposome-DNA complexing time, and the presence or absence of media components such as antibiotics and serum. The importance of these factors in Lipofectamine 2000 mediated transfection will be discussed together with some specific applications: transfection of primary neurons, high throughput transfection, and delivery of small interfering RNAs. © 2003 Elsevier Inc. All rights reserved.","author":[{"dropping-particle":"","family":"Dalby","given":"Brian","non-dropping-particle":"","parse-names":false,"suffix":""},{"dropping-particle":"","family":"Cates","given":"Sharon","non-dropping-particle":"","parse-names":false,"suffix":""},{"dropping-particle":"","family":"Harris","given":"Adam","non-dropping-particle":"","parse-names":false,"suffix":""},{"dropping-particle":"","family":"Ohki","given":"Elise C.","non-dropping-particle":"","parse-names":false,"suffix":""},{"dropping-particle":"","family":"Tilkins","given":"Mary L.","non-dropping-particle":"","parse-names":false,"suffix":""},{"dropping-particle":"","family":"Price","given":"Paul J.","non-dropping-particle":"","parse-names":false,"suffix":""},{"dropping-particle":"","family":"Ciccarone","given":"Valentina C.","non-dropping-particle":"","parse-names":false,"suffix":""}],"container-title":"Methods","id":"ITEM-1","issue":"2","issued":{"date-parts":[["2004","6","1"]]},"page":"95-103","publisher":"Academic Press","title":"Advanced transfection with Lipofectamine 2000 reagent: Primary neurons, siRNA, and high-throughput applications","type":"article-journal","volume":"33"},"uris":["http://www.mendeley.com/documents/?uuid=420c262b-ad9e-3034-89df-26d42b981bce"]}],"mendeley":{"formattedCitation":"&lt;sup&gt;32&lt;/sup&gt;","plainTextFormattedCitation":"32"},"properties":{"noteIndex":0},"schema":"https://github.com/citation-style-language/schema/raw/master/csl-citation.json"}</w:instrText>
      </w:r>
      <w:r w:rsidR="001E1D1E" w:rsidRPr="00D0482C">
        <w:rPr>
          <w:rFonts w:ascii="Calibri" w:eastAsia="Calibri" w:hAnsi="Calibri" w:cs="Calibri"/>
          <w:sz w:val="24"/>
          <w:szCs w:val="24"/>
          <w:highlight w:val="white"/>
        </w:rPr>
        <w:fldChar w:fldCharType="separate"/>
      </w:r>
      <w:r w:rsidR="001E1D1E" w:rsidRPr="00D0482C">
        <w:rPr>
          <w:rFonts w:ascii="Calibri" w:eastAsia="Calibri" w:hAnsi="Calibri" w:cs="Calibri"/>
          <w:noProof/>
          <w:sz w:val="24"/>
          <w:szCs w:val="24"/>
          <w:highlight w:val="white"/>
          <w:vertAlign w:val="superscript"/>
        </w:rPr>
        <w:t>32</w:t>
      </w:r>
      <w:r w:rsidR="001E1D1E" w:rsidRPr="00D0482C">
        <w:rPr>
          <w:rFonts w:ascii="Calibri" w:eastAsia="Calibri" w:hAnsi="Calibri" w:cs="Calibri"/>
          <w:sz w:val="24"/>
          <w:szCs w:val="24"/>
          <w:highlight w:val="white"/>
        </w:rPr>
        <w:fldChar w:fldCharType="end"/>
      </w:r>
      <w:r w:rsidRPr="00D0482C">
        <w:rPr>
          <w:rFonts w:ascii="Calibri" w:eastAsia="Calibri" w:hAnsi="Calibri" w:cs="Calibri"/>
          <w:sz w:val="24"/>
          <w:szCs w:val="24"/>
          <w:highlight w:val="white"/>
        </w:rPr>
        <w:t>. Although this transfection efficiency is fine for morphological studies with individual neurons, it is difficult to perform molecular or biochemical studies to detect/confirm gene expression changes.</w:t>
      </w:r>
    </w:p>
    <w:p w14:paraId="11C0666E" w14:textId="77777777" w:rsidR="00C13775" w:rsidRPr="00D0482C" w:rsidRDefault="00C13775" w:rsidP="00577E69">
      <w:pPr>
        <w:spacing w:line="240" w:lineRule="auto"/>
        <w:jc w:val="both"/>
        <w:rPr>
          <w:rFonts w:ascii="Calibri" w:eastAsia="Calibri" w:hAnsi="Calibri" w:cs="Calibri"/>
          <w:sz w:val="24"/>
          <w:szCs w:val="24"/>
          <w:highlight w:val="white"/>
        </w:rPr>
      </w:pPr>
    </w:p>
    <w:p w14:paraId="000000D8" w14:textId="3E953BC2" w:rsidR="00DB4703" w:rsidRPr="00D0482C" w:rsidRDefault="00C13775" w:rsidP="00577E69">
      <w:pPr>
        <w:spacing w:line="240" w:lineRule="auto"/>
        <w:jc w:val="both"/>
        <w:rPr>
          <w:rFonts w:ascii="Calibri" w:hAnsi="Calibri" w:cs="Calibri"/>
          <w:color w:val="222222"/>
          <w:sz w:val="24"/>
          <w:szCs w:val="24"/>
          <w:highlight w:val="white"/>
        </w:rPr>
      </w:pPr>
      <w:r w:rsidRPr="00D0482C">
        <w:rPr>
          <w:rFonts w:ascii="Calibri" w:eastAsia="Calibri" w:hAnsi="Calibri" w:cs="Calibri"/>
          <w:sz w:val="24"/>
          <w:szCs w:val="24"/>
          <w:highlight w:val="white"/>
        </w:rPr>
        <w:lastRenderedPageBreak/>
        <w:t>However, in recent years, cultured SCG neurons</w:t>
      </w:r>
      <w:r w:rsidR="0078558B" w:rsidRPr="00D0482C">
        <w:rPr>
          <w:rFonts w:ascii="Calibri" w:eastAsia="Calibri" w:hAnsi="Calibri" w:cs="Calibri"/>
          <w:sz w:val="24"/>
          <w:szCs w:val="24"/>
          <w:highlight w:val="white"/>
        </w:rPr>
        <w:t xml:space="preserve"> ha</w:t>
      </w:r>
      <w:r w:rsidRPr="00D0482C">
        <w:rPr>
          <w:rFonts w:ascii="Calibri" w:eastAsia="Calibri" w:hAnsi="Calibri" w:cs="Calibri"/>
          <w:sz w:val="24"/>
          <w:szCs w:val="24"/>
          <w:highlight w:val="white"/>
        </w:rPr>
        <w:t>ve</w:t>
      </w:r>
      <w:r w:rsidR="0078558B" w:rsidRPr="00D0482C">
        <w:rPr>
          <w:rFonts w:ascii="Calibri" w:eastAsia="Calibri" w:hAnsi="Calibri" w:cs="Calibri"/>
          <w:sz w:val="24"/>
          <w:szCs w:val="24"/>
          <w:highlight w:val="white"/>
        </w:rPr>
        <w:t xml:space="preserve"> been used for studies examining the mechanisms underlying dendritic growth and for transcriptome and miRNome analyses</w:t>
      </w:r>
      <w:r w:rsidR="00697076" w:rsidRPr="00D0482C">
        <w:rPr>
          <w:rFonts w:ascii="Calibri" w:eastAsia="Calibri" w:hAnsi="Calibri" w:cs="Calibri"/>
          <w:sz w:val="24"/>
          <w:szCs w:val="24"/>
          <w:highlight w:val="white"/>
        </w:rPr>
        <w:fldChar w:fldCharType="begin" w:fldLock="1"/>
      </w:r>
      <w:r w:rsidR="001E1D1E" w:rsidRPr="00D0482C">
        <w:rPr>
          <w:rFonts w:ascii="Calibri" w:eastAsia="Calibri" w:hAnsi="Calibri" w:cs="Calibri"/>
          <w:sz w:val="24"/>
          <w:szCs w:val="24"/>
          <w:highlight w:val="white"/>
        </w:rPr>
        <w:instrText>ADDIN CSL_CITATION {"citationItems":[{"id":"ITEM-1","itemData":{"DOI":"10.1186/1471-2202-8-100","ISSN":"14712202","PMID":"18036227","abstract":"Background: The ability of a neuron to regenerate functional connections after injury is influenced by both its intrinsic state and also by extrinsic cues in its surroundings. Investigations of the transcriptional changes undergone by neurons during in vivo models of injury and regeneration have revealed many transcripts associated with these processes. Because of the complex milieu of interactions in vivo, these results include not only expression changes directly related to regenerative outgrowth and but also unrelated responses to surrounding cells and signals. In vitro models of neurite outgrowth provide a means to study the intrinsic transcriptional patterns of neurite outgrowth in the absence of extensive extrinsic cues from nearby cells and tissues. Results: We have undertaken a genome-wide study of transcriptional activity in embryonic superior cervical ganglia (SCG) and dorsal root ganglia (DRG) during a time course of neurite outgrowth in vitro. Gene expression observed in these models likely includes both developmental gene expression patterns and regenerative responses to axotomy, which occurs as the result of tissue dissection. Comparison across both models revealed many genes with similar gene expression patterns during neurite outgrowth. These patterns were minimally affected by exposure to the potent inhibitory cue Semaphorin3A, indicating that this extrinsic cue does not exert major effects at the level of nuclear transcription. We also compared our data to several published studies of DRG and SCG gene expression in animal models of regeneration, and found the expression of a large number of genes in common between neurite outgrowth in vitro and regeneration in vivo. Conclusion: Many gene expression changes undergone by SCG and DRG during in vitro outgrowth are shared between these two tissue types and in common with in vivo regeneration models. This suggests that the genes identified in this in vitro study may represent new candidates worthy of further study for potential roles in the therapeutic regrowth of neuronal connections. © 2007 Szpara et al; licensee BioMed Central Ltd.","author":[{"dropping-particle":"","family":"Szpara","given":"Moriah L.","non-dropping-particle":"","parse-names":false,"suffix":""},{"dropping-particle":"","family":"Vranizan","given":"Karen","non-dropping-particle":"","parse-names":false,"suffix":""},{"dropping-particle":"","family":"Tai","given":"Yu","non-dropping-particle":"","parse-names":false,"suffix":""},{"dropping-particle":"","family":"Goodman","given":"Corey S.","non-dropping-particle":"","parse-names":false,"suffix":""},{"dropping-particle":"","family":"Speed","given":"Terence P.","non-dropping-particle":"","parse-names":false,"suffix":""},{"dropping-particle":"","family":"Ngai","given":"John","non-dropping-particle":"","parse-names":false,"suffix":""}],"container-title":"BMC Neuroscience","id":"ITEM-1","issue":"1","issued":{"date-parts":[["2007","11","23"]]},"page":"100","publisher":"BioMed Central","title":"Analysis of gene expression during neurite outgrowth and regeneration","type":"article-journal","volume":"8"},"uris":["http://www.mendeley.com/documents/?uuid=f53a1f28-3907-3886-ad09-8c609a1e0991"]},{"id":"ITEM-2","itemData":{"DOI":"10.1007/s10571-019-00688-2","ISSN":"15736830","abstract":"Neuronal connectivity is dependent on size and shape of the dendritic arbor. However, mechanisms controlling dendritic arborization, especially in the peripheral nervous system, are not completely understood. Previous studies have shown that bone morphogenetic proteins (BMPs) are important initiators of dendritic growth in peripheral neurons. In this study, we examined the hypothesis that post-transcriptional regulation mediated by microRNAs (miRNAs) is necessary for BMP-7-induced dendritic growth in these neurons. To examine the role of miRNAs in BMP-7-induced dendritic growth, microarray analyses was used to profile miRNA expression in cultured sympathetic neurons from the superior cervical ganglia of embryonic day 21 rat pups at 6 and 24 h after treatment with BMP-7 (50 ng/mL). Our data showed that BMP-7 significantly regulated the expression of 43 of the 762 miRNAs. Of the 43 miRNAs, 22 showed robust gene expression; 14 were upregulated by BMP-7 and 8 were downregulated by BMP-7. The expression profile for miR-335, miR-664-1*, miR-21, and miR-23b was confirmed using qPCR analyses. Functional studies using morphometric analyses of dendritic growth in cultured sympathetic neurons transfected with miRNA mimics and inhibitors indicated that miR-664-1*, miR-23b, and miR-21 regulated early stages of BMP-7-induced dendritic growth. In summary, our data provide evidence for miRNA-mediated post-transcriptional regulation as important downstream component of BMP-7 signaling during early stages of dendritic growth in sympathetic neurons.","author":[{"dropping-particle":"","family":"Pravoverov","given":"Kristina","non-dropping-particle":"","parse-names":false,"suffix":""},{"dropping-particle":"","family":"Whiting","given":"Katherine","non-dropping-particle":"","parse-names":false,"suffix":""},{"dropping-particle":"","family":"Thapa","given":"Slesha","non-dropping-particle":"","parse-names":false,"suffix":""},{"dropping-particle":"","family":"Bushong","given":"Trevor","non-dropping-particle":"","parse-names":false,"suffix":""},{"dropping-particle":"","family":"Trang","given":"Karen","non-dropping-particle":"","parse-names":false,"suffix":""},{"dropping-particle":"","family":"Lein","given":"Pamela J.","non-dropping-particle":"","parse-names":false,"suffix":""},{"dropping-particle":"","family":"Chandrasekaran","given":"Vidya","non-dropping-particle":"","parse-names":false,"suffix":""}],"container-title":"Cellular and Molecular Neurobiology","id":"ITEM-2","issue":"7","issued":{"date-parts":[["2019","10","1"]]},"page":"917-934","publisher":"Springer New York LLC","title":"MicroRNAs are Necessary for BMP-7-induced Dendritic Growth in Cultured Rat Sympathetic Neurons","type":"article-journal","volume":"39"},"uris":["http://www.mendeley.com/documents/?uuid=f4db1764-ba67-317c-86dd-a92e8d1f837c"]},{"id":"ITEM-3","itemData":{"author":[{"dropping-particle":"","family":"Garred","given":"Michelle M","non-dropping-particle":"","parse-names":false,"suffix":""},{"dropping-particle":"","family":"Wang","given":"Michael M","non-dropping-particle":"","parse-names":false,"suffix":""},{"dropping-particle":"","family":"Guo","given":"Xin","non-dropping-particle":"","parse-names":false,"suffix":""},{"dropping-particle":"","family":"Harrington","given":"Christina A","non-dropping-particle":"","parse-names":false,"suffix":""},{"dropping-particle":"","family":"Lein","given":"Pamela J","non-dropping-particle":"","parse-names":false,"suffix":""}],"container-title":"PLoS ONE","editor":[{"dropping-particle":"","family":"Cunto","given":"Ferdinando","non-dropping-particle":"Di","parse-names":false,"suffix":""}],"id":"ITEM-3","issue":"7","issued":{"date-parts":[["2011"]]},"page":"e21754","title":"Transcriptional Responses of Cultured Rat Sympathetic Neurons during BMP-7-Induced Dendritic Growth","type":"article-journal","volume":"6"},"uris":["http://www.mendeley.com/documents/?uuid=d9107483-e3b1-490b-b21b-bc5527b5e664"]}],"mendeley":{"formattedCitation":"&lt;sup&gt;14, 15, 33&lt;/sup&gt;","plainTextFormattedCitation":"14, 15, 33","previouslyFormattedCitation":"&lt;sup&gt;14, 15, 32&lt;/sup&gt;"},"properties":{"noteIndex":0},"schema":"https://github.com/citation-style-language/schema/raw/master/csl-citation.json"}</w:instrText>
      </w:r>
      <w:r w:rsidR="00697076" w:rsidRPr="00D0482C">
        <w:rPr>
          <w:rFonts w:ascii="Calibri" w:eastAsia="Calibri" w:hAnsi="Calibri" w:cs="Calibri"/>
          <w:sz w:val="24"/>
          <w:szCs w:val="24"/>
          <w:highlight w:val="white"/>
        </w:rPr>
        <w:fldChar w:fldCharType="separate"/>
      </w:r>
      <w:r w:rsidR="001E1D1E" w:rsidRPr="00D0482C">
        <w:rPr>
          <w:rFonts w:ascii="Calibri" w:eastAsia="Calibri" w:hAnsi="Calibri" w:cs="Calibri"/>
          <w:noProof/>
          <w:sz w:val="24"/>
          <w:szCs w:val="24"/>
          <w:highlight w:val="white"/>
          <w:vertAlign w:val="superscript"/>
        </w:rPr>
        <w:t>14, 15, 33</w:t>
      </w:r>
      <w:r w:rsidR="00697076" w:rsidRPr="00D0482C">
        <w:rPr>
          <w:rFonts w:ascii="Calibri" w:eastAsia="Calibri" w:hAnsi="Calibri" w:cs="Calibri"/>
          <w:sz w:val="24"/>
          <w:szCs w:val="24"/>
          <w:highlight w:val="white"/>
        </w:rPr>
        <w:fldChar w:fldCharType="end"/>
      </w:r>
      <w:r w:rsidR="0078558B" w:rsidRPr="00D0482C">
        <w:rPr>
          <w:rFonts w:ascii="Calibri" w:eastAsia="Calibri" w:hAnsi="Calibri" w:cs="Calibri"/>
          <w:sz w:val="24"/>
          <w:szCs w:val="24"/>
          <w:highlight w:val="white"/>
        </w:rPr>
        <w:t xml:space="preserve">. </w:t>
      </w:r>
      <w:r w:rsidR="00AF0CA3" w:rsidRPr="00D0482C">
        <w:rPr>
          <w:rFonts w:ascii="Calibri" w:eastAsia="Calibri" w:hAnsi="Calibri" w:cs="Calibri"/>
          <w:sz w:val="24"/>
          <w:szCs w:val="24"/>
          <w:highlight w:val="white"/>
        </w:rPr>
        <w:t xml:space="preserve">As indicated earlier, due to low protein amounts, cultured neurons from embryonic SCG have not been used previously for proteomic analysis. This protocol and representative results provide evidence that even with low concentration of samples, current high definition mass spectrometry instruments could be used for proteomic studies on these neurons. Although the sample preparation protocol described here is for SCG neurons, this protocol can be used for preparation of any sample with low protein concentration for LC-MS analysis. One of the limitations is that small variations in protein concentration or efficiency of trypsin digestion can result in incomplete fragmentation and a dramatic decrease in the number of proteins detected by LC-MS. Therefore, it is critical to ensure that starting protein concentrations are as close to 50 µg with a 10:1 ratio of </w:t>
      </w:r>
      <w:r w:rsidR="00697076" w:rsidRPr="00D0482C">
        <w:rPr>
          <w:rFonts w:ascii="Calibri" w:eastAsia="Calibri" w:hAnsi="Calibri" w:cs="Calibri"/>
          <w:sz w:val="24"/>
          <w:szCs w:val="24"/>
          <w:highlight w:val="white"/>
        </w:rPr>
        <w:t>protein: trypsin</w:t>
      </w:r>
      <w:r w:rsidR="00AF0CA3" w:rsidRPr="00D0482C">
        <w:rPr>
          <w:rFonts w:ascii="Calibri" w:eastAsia="Calibri" w:hAnsi="Calibri" w:cs="Calibri"/>
          <w:sz w:val="24"/>
          <w:szCs w:val="24"/>
          <w:highlight w:val="white"/>
        </w:rPr>
        <w:t>. Also, it is a good practice to aliquot the mass spectrometry-grade trypsin to prevent multiple freeze-thaw cycles.</w:t>
      </w:r>
    </w:p>
    <w:p w14:paraId="000000D9"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DA" w14:textId="1E73E7FB"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 xml:space="preserve">Another limitation of the protocol is that there were only a limited number of transmembrane proteins detected in the proteome. While </w:t>
      </w:r>
      <w:r w:rsidR="00697076" w:rsidRPr="00D0482C">
        <w:rPr>
          <w:rFonts w:ascii="Calibri" w:eastAsia="Calibri" w:hAnsi="Calibri" w:cs="Calibri"/>
          <w:sz w:val="24"/>
          <w:szCs w:val="24"/>
        </w:rPr>
        <w:t>the acid labile surfactant</w:t>
      </w:r>
      <w:r w:rsidRPr="00D0482C">
        <w:rPr>
          <w:rFonts w:ascii="Calibri" w:eastAsia="Calibri" w:hAnsi="Calibri" w:cs="Calibri"/>
          <w:sz w:val="24"/>
          <w:szCs w:val="24"/>
        </w:rPr>
        <w:t xml:space="preserve"> </w:t>
      </w:r>
      <w:r w:rsidRPr="00D0482C">
        <w:rPr>
          <w:rFonts w:ascii="Calibri" w:eastAsia="Calibri" w:hAnsi="Calibri" w:cs="Calibri"/>
          <w:sz w:val="24"/>
          <w:szCs w:val="24"/>
          <w:highlight w:val="white"/>
        </w:rPr>
        <w:t xml:space="preserve">has been shown to be an effective surfactant for mass spectrometry, a previous study on cultured cells found that </w:t>
      </w:r>
      <w:r w:rsidR="00697076" w:rsidRPr="00D0482C">
        <w:rPr>
          <w:rFonts w:ascii="Calibri" w:eastAsia="Calibri" w:hAnsi="Calibri" w:cs="Calibri"/>
          <w:sz w:val="24"/>
          <w:szCs w:val="24"/>
        </w:rPr>
        <w:t>these surfactants</w:t>
      </w:r>
      <w:r w:rsidRPr="00D0482C">
        <w:rPr>
          <w:rFonts w:ascii="Calibri" w:eastAsia="Calibri" w:hAnsi="Calibri" w:cs="Calibri"/>
          <w:sz w:val="24"/>
          <w:szCs w:val="24"/>
          <w:highlight w:val="white"/>
        </w:rPr>
        <w:t xml:space="preserve"> can slightly increase the number of cytoplasmic proteins and decrease the membrane proteins in the proteomic profile</w:t>
      </w:r>
      <w:r w:rsidR="001C4EF3" w:rsidRPr="00D0482C">
        <w:rPr>
          <w:rFonts w:ascii="Calibri" w:eastAsia="Calibri" w:hAnsi="Calibri" w:cs="Calibri"/>
          <w:sz w:val="24"/>
          <w:szCs w:val="24"/>
          <w:highlight w:val="white"/>
          <w:vertAlign w:val="superscript"/>
        </w:rPr>
        <w:fldChar w:fldCharType="begin" w:fldLock="1"/>
      </w:r>
      <w:r w:rsidR="001E1D1E" w:rsidRPr="00D0482C">
        <w:rPr>
          <w:rFonts w:ascii="Calibri" w:eastAsia="Calibri" w:hAnsi="Calibri" w:cs="Calibri"/>
          <w:sz w:val="24"/>
          <w:szCs w:val="24"/>
          <w:highlight w:val="white"/>
          <w:vertAlign w:val="superscript"/>
        </w:rPr>
        <w:instrText>ADDIN CSL_CITATION {"citationItems":[{"id":"ITEM-1","itemData":{"DOI":"10.15386/cjmed-367","ISSN":"20668872","abstract":"Introduction. Rapigest is an acid-labile detergent used in proteomics for the improvement of protein digestion. Materials and Method. To test the efficacy of Rapigest for proteomics analysis of different sample types we used protein extracts from S9 cell line and mouse heart tissue and performed protein isolation, digestion and mass spectrometry analysis. Results. For the S9 cell line, there was no significant difference concerning the number of identifications (peptides, proteins) between Rapigest and No Rapigest samples, though slightly more peptides and proteins were identified in the Rapigest samples. For the mouse heart tissue samples, Rapigest use resulted in the identification of a higher number of proteins. Rapigest did not modify the protein profile with respect to the biological compartments covered by the identified proteins in S9 cell line samples, but produced a small increase in the representation of cytoplasm proteins and a small decrease in the representation of membrane proteins in the mouse heart tissue samples. Discussions. Results are comparable to other studies that evaluated the efficacy of Rapigest for the analysis of tissue samples, recommending Rapigest for the improvement of protein digestion and implicitly identification, without the modification of the protein profile in the samples. Conclusion. Rapigest may be successfully used for the improvement of protein identification from heart tissue samples using mass spectrometry.","author":[{"dropping-particle":"","family":"Pop","given":"Cristina","non-dropping-particle":"","parse-names":false,"suffix":""},{"dropping-particle":"","family":"Mogosan","given":"Cristina","non-dropping-particle":"","parse-names":false,"suffix":""},{"dropping-particle":"","family":"Loghin","given":"Felicia","non-dropping-particle":"","parse-names":false,"suffix":""}],"container-title":"Clujul Medical","id":"ITEM-1","issue":"4","issued":{"date-parts":[["2014"]]},"page":"5","publisher":"Universitatea de Medicina si Farmacie Iuliu Hatieganu","title":"Evaluation of rapigest efficacy for the digestion of proteins from cell cultures and heart tissue","type":"article-journal","volume":"87"},"uris":["http://www.mendeley.com/documents/?uuid=ae14e327-d7d8-3325-9ffc-a9b62f7e3b1e"]}],"mendeley":{"formattedCitation":"&lt;sup&gt;34&lt;/sup&gt;","plainTextFormattedCitation":"34","previouslyFormattedCitation":"&lt;sup&gt;33&lt;/sup&gt;"},"properties":{"noteIndex":0},"schema":"https://github.com/citation-style-language/schema/raw/master/csl-citation.json"}</w:instrText>
      </w:r>
      <w:r w:rsidR="001C4EF3" w:rsidRPr="00D0482C">
        <w:rPr>
          <w:rFonts w:ascii="Calibri" w:eastAsia="Calibri" w:hAnsi="Calibri" w:cs="Calibri"/>
          <w:sz w:val="24"/>
          <w:szCs w:val="24"/>
          <w:highlight w:val="white"/>
          <w:vertAlign w:val="superscript"/>
        </w:rPr>
        <w:fldChar w:fldCharType="separate"/>
      </w:r>
      <w:r w:rsidR="001E1D1E" w:rsidRPr="00D0482C">
        <w:rPr>
          <w:rFonts w:ascii="Calibri" w:eastAsia="Calibri" w:hAnsi="Calibri" w:cs="Calibri"/>
          <w:noProof/>
          <w:sz w:val="24"/>
          <w:szCs w:val="24"/>
          <w:highlight w:val="white"/>
          <w:vertAlign w:val="superscript"/>
        </w:rPr>
        <w:t>34</w:t>
      </w:r>
      <w:r w:rsidR="001C4EF3" w:rsidRPr="00D0482C">
        <w:rPr>
          <w:rFonts w:ascii="Calibri" w:eastAsia="Calibri" w:hAnsi="Calibri" w:cs="Calibri"/>
          <w:sz w:val="24"/>
          <w:szCs w:val="24"/>
          <w:highlight w:val="white"/>
          <w:vertAlign w:val="superscript"/>
        </w:rPr>
        <w:fldChar w:fldCharType="end"/>
      </w:r>
      <w:r w:rsidRPr="00D0482C">
        <w:rPr>
          <w:rFonts w:ascii="Calibri" w:eastAsia="Calibri" w:hAnsi="Calibri" w:cs="Calibri"/>
          <w:sz w:val="24"/>
          <w:szCs w:val="24"/>
          <w:highlight w:val="white"/>
        </w:rPr>
        <w:t xml:space="preserve"> . Also, it has been suggested that pre-digestion using a bacterial endopeptidase such as Lys-C, prior to trypsin digestion may improve the efficiency of trypsin digestion of membrane bound proteins and prevent the membrane protein fragments from being retained on the LC columns</w:t>
      </w:r>
      <w:r w:rsidR="001C4EF3" w:rsidRPr="00D0482C">
        <w:rPr>
          <w:rFonts w:ascii="Calibri" w:eastAsia="Calibri" w:hAnsi="Calibri" w:cs="Calibri"/>
          <w:sz w:val="24"/>
          <w:szCs w:val="24"/>
          <w:highlight w:val="white"/>
          <w:vertAlign w:val="superscript"/>
        </w:rPr>
        <w:fldChar w:fldCharType="begin" w:fldLock="1"/>
      </w:r>
      <w:r w:rsidR="001E1D1E" w:rsidRPr="00D0482C">
        <w:rPr>
          <w:rFonts w:ascii="Calibri" w:eastAsia="Calibri" w:hAnsi="Calibri" w:cs="Calibri"/>
          <w:sz w:val="24"/>
          <w:szCs w:val="24"/>
          <w:highlight w:val="white"/>
          <w:vertAlign w:val="superscript"/>
        </w:rPr>
        <w:instrText>ADDIN CSL_CITATION {"citationItems":[{"id":"ITEM-1","itemData":{"DOI":"10.1016/j.jprot.2016.08.006","ISSN":"18767737","abstract":"Integral membrane proteins (IMPs) are coded by 20–30% of human genes and execute important functions – transmembrane transport, signal transduction, cell-cell communication, cell adhesion to the extracellular matrix, and many other processes. Due to their hydrophobicity, low expression and lack of trypsin cleavage sites in their transmembrane segments, IMPs have been generally under-represented in routine proteomic analyses. However, the field of membrane proteomics has changed markedly in the past decade, namely due to the introduction of filter assisted sample preparation (FASP), the establishment of cell surface capture (CSC) protocols, and the development of methods that enable analysis of the hydrophobic transmembrane segments. This review will summarize the recent developments in the field and outline the most successful strategies for the analysis of integral membrane proteins. Significance: Integral membrane proteins (IMPs) are attractive therapeutic targets mostly due to their many important functions. However, our knowledge of the membrane proteome is severely limited to effectively exploit their potential. This is mostly due to the lack of appropriate techniques or methods compatible with the typical features of IMPs, namely hydrophobicity, low expression and lack of trypsin cleavage sites. This review summarizes the most recent development in membrane proteomics and outlines the most successful strategies for their large-scale analysis.","author":[{"dropping-particle":"","family":"Vit","given":"O.","non-dropping-particle":"","parse-names":false,"suffix":""},{"dropping-particle":"","family":"Petrak","given":"J.","non-dropping-particle":"","parse-names":false,"suffix":""}],"container-title":"Journal of Proteomics","id":"ITEM-1","issued":{"date-parts":[["2017","2","5"]]},"page":"8-20","publisher":"Elsevier B.V.","title":"Integral membrane proteins in proteomics. How to break open the black box?","type":"article","volume":"153"},"uris":["http://www.mendeley.com/documents/?uuid=44488ee4-9e2c-3210-8dce-212449e9cb75"]}],"mendeley":{"formattedCitation":"&lt;sup&gt;35&lt;/sup&gt;","plainTextFormattedCitation":"35","previouslyFormattedCitation":"&lt;sup&gt;34&lt;/sup&gt;"},"properties":{"noteIndex":0},"schema":"https://github.com/citation-style-language/schema/raw/master/csl-citation.json"}</w:instrText>
      </w:r>
      <w:r w:rsidR="001C4EF3" w:rsidRPr="00D0482C">
        <w:rPr>
          <w:rFonts w:ascii="Calibri" w:eastAsia="Calibri" w:hAnsi="Calibri" w:cs="Calibri"/>
          <w:sz w:val="24"/>
          <w:szCs w:val="24"/>
          <w:highlight w:val="white"/>
          <w:vertAlign w:val="superscript"/>
        </w:rPr>
        <w:fldChar w:fldCharType="separate"/>
      </w:r>
      <w:r w:rsidR="001E1D1E" w:rsidRPr="00D0482C">
        <w:rPr>
          <w:rFonts w:ascii="Calibri" w:eastAsia="Calibri" w:hAnsi="Calibri" w:cs="Calibri"/>
          <w:noProof/>
          <w:sz w:val="24"/>
          <w:szCs w:val="24"/>
          <w:highlight w:val="white"/>
          <w:vertAlign w:val="superscript"/>
        </w:rPr>
        <w:t>35</w:t>
      </w:r>
      <w:r w:rsidR="001C4EF3" w:rsidRPr="00D0482C">
        <w:rPr>
          <w:rFonts w:ascii="Calibri" w:eastAsia="Calibri" w:hAnsi="Calibri" w:cs="Calibri"/>
          <w:sz w:val="24"/>
          <w:szCs w:val="24"/>
          <w:highlight w:val="white"/>
          <w:vertAlign w:val="superscript"/>
        </w:rPr>
        <w:fldChar w:fldCharType="end"/>
      </w:r>
      <w:r w:rsidRPr="00D0482C">
        <w:rPr>
          <w:rFonts w:ascii="Calibri" w:eastAsia="Calibri" w:hAnsi="Calibri" w:cs="Calibri"/>
          <w:sz w:val="24"/>
          <w:szCs w:val="24"/>
          <w:highlight w:val="white"/>
        </w:rPr>
        <w:t xml:space="preserve">. </w:t>
      </w:r>
    </w:p>
    <w:p w14:paraId="000000DB" w14:textId="77777777" w:rsidR="00DB4703" w:rsidRPr="00D0482C" w:rsidRDefault="00DB4703" w:rsidP="00577E69">
      <w:pPr>
        <w:spacing w:line="240" w:lineRule="auto"/>
        <w:jc w:val="both"/>
        <w:rPr>
          <w:rFonts w:ascii="Calibri" w:eastAsia="Calibri" w:hAnsi="Calibri" w:cs="Calibri"/>
          <w:sz w:val="24"/>
          <w:szCs w:val="24"/>
          <w:highlight w:val="white"/>
        </w:rPr>
      </w:pPr>
    </w:p>
    <w:p w14:paraId="000000DC" w14:textId="77777777" w:rsidR="00DB4703"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sz w:val="24"/>
          <w:szCs w:val="24"/>
          <w:highlight w:val="white"/>
        </w:rPr>
        <w:t xml:space="preserve">In summary, this paper provides detailed protocols for growing cultured rat embryonic sympathetic neurons and for performing morphological and proteomic studies on these neurons. </w:t>
      </w:r>
    </w:p>
    <w:p w14:paraId="000000DD" w14:textId="77777777" w:rsidR="00DB4703" w:rsidRPr="00D0482C" w:rsidRDefault="00DB4703" w:rsidP="00577E69">
      <w:pPr>
        <w:spacing w:line="240" w:lineRule="auto"/>
        <w:jc w:val="both"/>
        <w:rPr>
          <w:rFonts w:ascii="Calibri" w:eastAsia="Calibri" w:hAnsi="Calibri" w:cs="Calibri"/>
          <w:b/>
          <w:color w:val="222222"/>
          <w:sz w:val="24"/>
          <w:szCs w:val="24"/>
          <w:highlight w:val="white"/>
        </w:rPr>
      </w:pPr>
    </w:p>
    <w:p w14:paraId="000000DE" w14:textId="77777777" w:rsidR="00DB4703"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t>ACKNOWLEDGMENTS:</w:t>
      </w:r>
    </w:p>
    <w:p w14:paraId="000000DF" w14:textId="77777777" w:rsidR="00DB4703" w:rsidRPr="00D0482C" w:rsidRDefault="00AF0CA3" w:rsidP="00577E69">
      <w:pPr>
        <w:spacing w:line="240" w:lineRule="auto"/>
        <w:jc w:val="both"/>
        <w:rPr>
          <w:rFonts w:ascii="Calibri" w:eastAsia="Calibri" w:hAnsi="Calibri" w:cs="Calibri"/>
          <w:color w:val="808080"/>
          <w:sz w:val="24"/>
          <w:szCs w:val="24"/>
          <w:highlight w:val="white"/>
        </w:rPr>
      </w:pPr>
      <w:r w:rsidRPr="00D0482C">
        <w:rPr>
          <w:rFonts w:ascii="Calibri" w:eastAsia="Calibri" w:hAnsi="Calibri" w:cs="Calibri"/>
          <w:color w:val="222222"/>
          <w:sz w:val="24"/>
          <w:szCs w:val="24"/>
          <w:highlight w:val="white"/>
        </w:rPr>
        <w:t xml:space="preserve">This work was supported by the Faculty Development Fund and Summer Research Program grant at Saint Mary’s College of California. The authors would also like to thank Dr. Pamela Lein at University of California at Davis and Dr. Anthony Iavarone at UC Berkeley Mass spectrometry facility for their advice during the development of these protocols. The authors would also like to thank Haley Nelson in the Office of College Communications at Saint Mary’s College of California for her help with video production and editing. </w:t>
      </w:r>
    </w:p>
    <w:p w14:paraId="000000E0" w14:textId="77777777" w:rsidR="00DB4703" w:rsidRPr="00D0482C" w:rsidRDefault="00AF0CA3" w:rsidP="00577E69">
      <w:pPr>
        <w:spacing w:line="240" w:lineRule="auto"/>
        <w:jc w:val="both"/>
        <w:rPr>
          <w:rFonts w:ascii="Calibri" w:eastAsia="Calibri" w:hAnsi="Calibri" w:cs="Calibri"/>
          <w:b/>
          <w:color w:val="222222"/>
          <w:sz w:val="24"/>
          <w:szCs w:val="24"/>
          <w:highlight w:val="white"/>
        </w:rPr>
      </w:pPr>
      <w:r w:rsidRPr="00D0482C">
        <w:rPr>
          <w:rFonts w:ascii="Calibri" w:eastAsia="Calibri" w:hAnsi="Calibri" w:cs="Calibri"/>
          <w:b/>
          <w:color w:val="222222"/>
          <w:sz w:val="24"/>
          <w:szCs w:val="24"/>
          <w:highlight w:val="white"/>
        </w:rPr>
        <w:t xml:space="preserve"> </w:t>
      </w:r>
    </w:p>
    <w:p w14:paraId="000000E1" w14:textId="77777777"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 xml:space="preserve">DISCLOSURES: </w:t>
      </w:r>
    </w:p>
    <w:p w14:paraId="000000E2" w14:textId="77777777" w:rsidR="00DB4703" w:rsidRPr="00D0482C" w:rsidRDefault="00AF0CA3" w:rsidP="00577E69">
      <w:pPr>
        <w:spacing w:line="240" w:lineRule="auto"/>
        <w:jc w:val="both"/>
        <w:rPr>
          <w:rFonts w:ascii="Calibri" w:eastAsia="Calibri" w:hAnsi="Calibri" w:cs="Calibri"/>
          <w:sz w:val="24"/>
          <w:szCs w:val="24"/>
          <w:highlight w:val="white"/>
        </w:rPr>
      </w:pPr>
      <w:r w:rsidRPr="00D0482C">
        <w:rPr>
          <w:rFonts w:ascii="Calibri" w:eastAsia="Calibri" w:hAnsi="Calibri" w:cs="Calibri"/>
          <w:sz w:val="24"/>
          <w:szCs w:val="24"/>
          <w:highlight w:val="white"/>
        </w:rPr>
        <w:t>The authors have nothing to disclose.</w:t>
      </w:r>
    </w:p>
    <w:p w14:paraId="000000E4" w14:textId="163F0BA3" w:rsidR="00DB4703" w:rsidRPr="00D0482C" w:rsidRDefault="00DB4703" w:rsidP="00577E69">
      <w:pPr>
        <w:spacing w:line="240" w:lineRule="auto"/>
        <w:jc w:val="both"/>
        <w:rPr>
          <w:rFonts w:ascii="Calibri" w:eastAsia="Calibri" w:hAnsi="Calibri" w:cs="Calibri"/>
          <w:b/>
          <w:color w:val="222222"/>
          <w:sz w:val="24"/>
          <w:szCs w:val="24"/>
          <w:highlight w:val="white"/>
        </w:rPr>
      </w:pPr>
    </w:p>
    <w:p w14:paraId="000000E5" w14:textId="77777777" w:rsidR="00DB4703" w:rsidRPr="00D0482C" w:rsidRDefault="00AF0CA3" w:rsidP="00577E69">
      <w:pPr>
        <w:spacing w:line="240" w:lineRule="auto"/>
        <w:jc w:val="both"/>
        <w:rPr>
          <w:rFonts w:ascii="Calibri" w:eastAsia="Calibri" w:hAnsi="Calibri" w:cs="Calibri"/>
          <w:b/>
          <w:color w:val="808080"/>
          <w:sz w:val="24"/>
          <w:szCs w:val="24"/>
          <w:highlight w:val="white"/>
        </w:rPr>
      </w:pPr>
      <w:r w:rsidRPr="00D0482C">
        <w:rPr>
          <w:rFonts w:ascii="Calibri" w:eastAsia="Calibri" w:hAnsi="Calibri" w:cs="Calibri"/>
          <w:b/>
          <w:color w:val="222222"/>
          <w:sz w:val="24"/>
          <w:szCs w:val="24"/>
          <w:highlight w:val="white"/>
        </w:rPr>
        <w:t xml:space="preserve">REFERENCES: </w:t>
      </w:r>
    </w:p>
    <w:p w14:paraId="75D8B1E6" w14:textId="06DAD60E" w:rsidR="001E1D1E" w:rsidRPr="00D0482C" w:rsidRDefault="001C4EF3" w:rsidP="00577E69">
      <w:pPr>
        <w:widowControl w:val="0"/>
        <w:autoSpaceDE w:val="0"/>
        <w:autoSpaceDN w:val="0"/>
        <w:adjustRightInd w:val="0"/>
        <w:spacing w:line="240" w:lineRule="auto"/>
        <w:rPr>
          <w:rFonts w:ascii="Calibri" w:hAnsi="Calibri" w:cs="Calibri"/>
          <w:noProof/>
          <w:sz w:val="24"/>
        </w:rPr>
      </w:pPr>
      <w:r w:rsidRPr="00D0482C">
        <w:rPr>
          <w:rFonts w:ascii="Calibri" w:eastAsia="Calibri" w:hAnsi="Calibri" w:cs="Calibri"/>
          <w:sz w:val="24"/>
          <w:szCs w:val="24"/>
        </w:rPr>
        <w:fldChar w:fldCharType="begin" w:fldLock="1"/>
      </w:r>
      <w:r w:rsidRPr="00D0482C">
        <w:rPr>
          <w:rFonts w:ascii="Calibri" w:eastAsia="Calibri" w:hAnsi="Calibri" w:cs="Calibri"/>
          <w:sz w:val="24"/>
          <w:szCs w:val="24"/>
        </w:rPr>
        <w:instrText xml:space="preserve">ADDIN Mendeley Bibliography CSL_BIBLIOGRAPHY </w:instrText>
      </w:r>
      <w:r w:rsidRPr="00D0482C">
        <w:rPr>
          <w:rFonts w:ascii="Calibri" w:eastAsia="Calibri" w:hAnsi="Calibri" w:cs="Calibri"/>
          <w:sz w:val="24"/>
          <w:szCs w:val="24"/>
        </w:rPr>
        <w:fldChar w:fldCharType="separate"/>
      </w:r>
      <w:r w:rsidR="001E1D1E" w:rsidRPr="00D0482C">
        <w:rPr>
          <w:rFonts w:ascii="Calibri" w:hAnsi="Calibri" w:cs="Calibri"/>
          <w:noProof/>
          <w:sz w:val="24"/>
        </w:rPr>
        <w:t>1.</w:t>
      </w:r>
      <w:r w:rsidR="001E1D1E" w:rsidRPr="00D0482C">
        <w:rPr>
          <w:rFonts w:ascii="Calibri" w:hAnsi="Calibri" w:cs="Calibri"/>
          <w:noProof/>
          <w:sz w:val="24"/>
        </w:rPr>
        <w:tab/>
        <w:t xml:space="preserve">Rees, R.P., Bunge, M.B., Bunge, R.P. </w:t>
      </w:r>
      <w:r w:rsidR="00997CBA" w:rsidRPr="00D0482C">
        <w:rPr>
          <w:rFonts w:ascii="Calibri" w:hAnsi="Calibri" w:cs="Calibri"/>
          <w:iCs/>
          <w:noProof/>
          <w:sz w:val="24"/>
        </w:rPr>
        <w:t>Morphological Changes in the neuritic growth cone and target neuron during synaptic junction development in culture</w:t>
      </w:r>
      <w:r w:rsidR="00997CBA" w:rsidRPr="00D0482C">
        <w:rPr>
          <w:rFonts w:ascii="Calibri" w:hAnsi="Calibri" w:cs="Calibri"/>
          <w:noProof/>
          <w:sz w:val="24"/>
        </w:rPr>
        <w:t xml:space="preserve">. </w:t>
      </w:r>
      <w:r w:rsidR="00997CBA" w:rsidRPr="00D0482C">
        <w:rPr>
          <w:rFonts w:ascii="Calibri" w:hAnsi="Calibri" w:cs="Calibri"/>
          <w:i/>
          <w:iCs/>
          <w:noProof/>
          <w:sz w:val="24"/>
        </w:rPr>
        <w:t>Journal of Cell Biology</w:t>
      </w:r>
      <w:r w:rsidR="001E1D1E" w:rsidRPr="00D0482C">
        <w:rPr>
          <w:rFonts w:ascii="Calibri" w:hAnsi="Calibri" w:cs="Calibri"/>
          <w:noProof/>
          <w:sz w:val="24"/>
        </w:rPr>
        <w:t xml:space="preserve">. </w:t>
      </w:r>
      <w:r w:rsidR="001E1D1E" w:rsidRPr="00D0482C">
        <w:rPr>
          <w:rFonts w:ascii="Calibri" w:hAnsi="Calibri" w:cs="Calibri"/>
          <w:b/>
          <w:bCs/>
          <w:noProof/>
          <w:sz w:val="24"/>
        </w:rPr>
        <w:t>9</w:t>
      </w:r>
      <w:r w:rsidR="001E1D1E" w:rsidRPr="00D0482C">
        <w:rPr>
          <w:rFonts w:ascii="Calibri" w:hAnsi="Calibri" w:cs="Calibri"/>
          <w:noProof/>
          <w:sz w:val="24"/>
        </w:rPr>
        <w:t>. (1976).</w:t>
      </w:r>
    </w:p>
    <w:p w14:paraId="152DC07D" w14:textId="77777777"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w:t>
      </w:r>
      <w:r w:rsidRPr="00D0482C">
        <w:rPr>
          <w:rFonts w:ascii="Calibri" w:hAnsi="Calibri" w:cs="Calibri"/>
          <w:noProof/>
          <w:sz w:val="24"/>
        </w:rPr>
        <w:tab/>
        <w:t xml:space="preserve">Chandrasekaran, V., Lein, P.J. Regulation of Dendritogenesis in Sympathetic Neurons. </w:t>
      </w:r>
      <w:r w:rsidRPr="00D0482C">
        <w:rPr>
          <w:rFonts w:ascii="Calibri" w:hAnsi="Calibri" w:cs="Calibri"/>
          <w:i/>
          <w:iCs/>
          <w:noProof/>
          <w:sz w:val="24"/>
        </w:rPr>
        <w:t>Autonomic Nervous System</w:t>
      </w:r>
      <w:r w:rsidRPr="00D0482C">
        <w:rPr>
          <w:rFonts w:ascii="Calibri" w:hAnsi="Calibri" w:cs="Calibri"/>
          <w:noProof/>
          <w:sz w:val="24"/>
        </w:rPr>
        <w:t>. doi: 10.5772/intechopen.80480 (2018).</w:t>
      </w:r>
    </w:p>
    <w:p w14:paraId="173E3FAC" w14:textId="4B5CAA3E"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w:t>
      </w:r>
      <w:r w:rsidRPr="00D0482C">
        <w:rPr>
          <w:rFonts w:ascii="Calibri" w:hAnsi="Calibri" w:cs="Calibri"/>
          <w:noProof/>
          <w:sz w:val="24"/>
        </w:rPr>
        <w:tab/>
        <w:t xml:space="preserve">Higgins, D., Burack, M., Lein, P., Banker, G. Mechanisms of neuronal polarity. </w:t>
      </w:r>
      <w:r w:rsidRPr="00D0482C">
        <w:rPr>
          <w:rFonts w:ascii="Calibri" w:hAnsi="Calibri" w:cs="Calibri"/>
          <w:i/>
          <w:iCs/>
          <w:noProof/>
          <w:sz w:val="24"/>
        </w:rPr>
        <w:t xml:space="preserve">Current </w:t>
      </w:r>
      <w:r w:rsidRPr="00D0482C">
        <w:rPr>
          <w:rFonts w:ascii="Calibri" w:hAnsi="Calibri" w:cs="Calibri"/>
          <w:i/>
          <w:iCs/>
          <w:noProof/>
          <w:sz w:val="24"/>
        </w:rPr>
        <w:lastRenderedPageBreak/>
        <w:t>Opinion in Neurobiology</w:t>
      </w:r>
      <w:r w:rsidRPr="00D0482C">
        <w:rPr>
          <w:rFonts w:ascii="Calibri" w:hAnsi="Calibri" w:cs="Calibri"/>
          <w:noProof/>
          <w:sz w:val="24"/>
        </w:rPr>
        <w:t xml:space="preserve">. </w:t>
      </w:r>
      <w:r w:rsidRPr="00D0482C">
        <w:rPr>
          <w:rFonts w:ascii="Calibri" w:hAnsi="Calibri" w:cs="Calibri"/>
          <w:b/>
          <w:bCs/>
          <w:noProof/>
          <w:sz w:val="24"/>
        </w:rPr>
        <w:t>7</w:t>
      </w:r>
      <w:r w:rsidRPr="00D0482C">
        <w:rPr>
          <w:rFonts w:ascii="Calibri" w:hAnsi="Calibri" w:cs="Calibri"/>
          <w:noProof/>
          <w:sz w:val="24"/>
        </w:rPr>
        <w:t xml:space="preserve"> (5), 599–604 (1997).</w:t>
      </w:r>
    </w:p>
    <w:p w14:paraId="4A1D6F2B" w14:textId="0220AE9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4.</w:t>
      </w:r>
      <w:r w:rsidRPr="00D0482C">
        <w:rPr>
          <w:rFonts w:ascii="Calibri" w:hAnsi="Calibri" w:cs="Calibri"/>
          <w:noProof/>
          <w:sz w:val="24"/>
        </w:rPr>
        <w:tab/>
        <w:t xml:space="preserve">Lein, P., </w:t>
      </w:r>
      <w:r w:rsidR="00997CBA" w:rsidRPr="00D0482C">
        <w:rPr>
          <w:rFonts w:ascii="Calibri" w:hAnsi="Calibri" w:cs="Calibri"/>
          <w:noProof/>
          <w:sz w:val="24"/>
        </w:rPr>
        <w:t xml:space="preserve">Guo, X., Hedges, A.M., Rueger, D., Johnson, M., Higgins, D. The effects of Extracellular Matrix And Osteogenic Protein-1 on the morphological differentiation of rat sympathetic neurons. </w:t>
      </w:r>
      <w:r w:rsidRPr="00D0482C">
        <w:rPr>
          <w:rFonts w:ascii="Calibri" w:hAnsi="Calibri" w:cs="Calibri"/>
          <w:i/>
          <w:iCs/>
          <w:noProof/>
          <w:sz w:val="24"/>
        </w:rPr>
        <w:t>International Journal of Developmental Neuroscience</w:t>
      </w:r>
      <w:r w:rsidRPr="00D0482C">
        <w:rPr>
          <w:rFonts w:ascii="Calibri" w:hAnsi="Calibri" w:cs="Calibri"/>
          <w:noProof/>
          <w:sz w:val="24"/>
        </w:rPr>
        <w:t xml:space="preserve">. </w:t>
      </w:r>
      <w:r w:rsidRPr="00D0482C">
        <w:rPr>
          <w:rFonts w:ascii="Calibri" w:hAnsi="Calibri" w:cs="Calibri"/>
          <w:b/>
          <w:bCs/>
          <w:noProof/>
          <w:sz w:val="24"/>
        </w:rPr>
        <w:t>14</w:t>
      </w:r>
      <w:r w:rsidRPr="00D0482C">
        <w:rPr>
          <w:rFonts w:ascii="Calibri" w:hAnsi="Calibri" w:cs="Calibri"/>
          <w:noProof/>
          <w:sz w:val="24"/>
        </w:rPr>
        <w:t xml:space="preserve"> (3), 203–215, doi: 10.1016/0736-5748(96)00008-1 (1996).</w:t>
      </w:r>
    </w:p>
    <w:p w14:paraId="663E9B9C" w14:textId="367FE087"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5.</w:t>
      </w:r>
      <w:r w:rsidRPr="00D0482C">
        <w:rPr>
          <w:rFonts w:ascii="Calibri" w:hAnsi="Calibri" w:cs="Calibri"/>
          <w:noProof/>
          <w:sz w:val="24"/>
        </w:rPr>
        <w:tab/>
        <w:t xml:space="preserve">Kobayashi, M., Fujii, M., Kurihara, K., Matsuoka, I. Bone morphogenetic protein-2 and retinoic acid induce neurotrophin-3 responsiveness in developing rat sympathetic neurons. </w:t>
      </w:r>
      <w:r w:rsidRPr="00D0482C">
        <w:rPr>
          <w:rFonts w:ascii="Calibri" w:hAnsi="Calibri" w:cs="Calibri"/>
          <w:i/>
          <w:iCs/>
          <w:noProof/>
          <w:sz w:val="24"/>
        </w:rPr>
        <w:t>Molecular Brain Research</w:t>
      </w:r>
      <w:r w:rsidRPr="00D0482C">
        <w:rPr>
          <w:rFonts w:ascii="Calibri" w:hAnsi="Calibri" w:cs="Calibri"/>
          <w:noProof/>
          <w:sz w:val="24"/>
        </w:rPr>
        <w:t xml:space="preserve">. </w:t>
      </w:r>
      <w:r w:rsidRPr="00D0482C">
        <w:rPr>
          <w:rFonts w:ascii="Calibri" w:hAnsi="Calibri" w:cs="Calibri"/>
          <w:b/>
          <w:bCs/>
          <w:noProof/>
          <w:sz w:val="24"/>
        </w:rPr>
        <w:t>53</w:t>
      </w:r>
      <w:r w:rsidRPr="00D0482C">
        <w:rPr>
          <w:rFonts w:ascii="Calibri" w:hAnsi="Calibri" w:cs="Calibri"/>
          <w:noProof/>
          <w:sz w:val="24"/>
        </w:rPr>
        <w:t xml:space="preserve"> (1–2), 206–217 (1998).</w:t>
      </w:r>
    </w:p>
    <w:p w14:paraId="0AE4AB75" w14:textId="0EAA55D4"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6.</w:t>
      </w:r>
      <w:r w:rsidRPr="00D0482C">
        <w:rPr>
          <w:rFonts w:ascii="Calibri" w:hAnsi="Calibri" w:cs="Calibri"/>
          <w:noProof/>
          <w:sz w:val="24"/>
        </w:rPr>
        <w:tab/>
        <w:t xml:space="preserve">Burnham, P., Louis, J.C., Magal, E., Varon, S. Effects of ciliary neurotrophic factor on the survival and response to nerve growth factor of cultured rat sympathetic neurons. </w:t>
      </w:r>
      <w:r w:rsidRPr="00D0482C">
        <w:rPr>
          <w:rFonts w:ascii="Calibri" w:hAnsi="Calibri" w:cs="Calibri"/>
          <w:i/>
          <w:iCs/>
          <w:noProof/>
          <w:sz w:val="24"/>
        </w:rPr>
        <w:t>Developmental Biology</w:t>
      </w:r>
      <w:r w:rsidRPr="00D0482C">
        <w:rPr>
          <w:rFonts w:ascii="Calibri" w:hAnsi="Calibri" w:cs="Calibri"/>
          <w:noProof/>
          <w:sz w:val="24"/>
        </w:rPr>
        <w:t xml:space="preserve">. </w:t>
      </w:r>
      <w:r w:rsidRPr="00D0482C">
        <w:rPr>
          <w:rFonts w:ascii="Calibri" w:hAnsi="Calibri" w:cs="Calibri"/>
          <w:b/>
          <w:bCs/>
          <w:noProof/>
          <w:sz w:val="24"/>
        </w:rPr>
        <w:t>161</w:t>
      </w:r>
      <w:r w:rsidRPr="00D0482C">
        <w:rPr>
          <w:rFonts w:ascii="Calibri" w:hAnsi="Calibri" w:cs="Calibri"/>
          <w:noProof/>
          <w:sz w:val="24"/>
        </w:rPr>
        <w:t xml:space="preserve"> (1), 96–106 (1994).</w:t>
      </w:r>
    </w:p>
    <w:p w14:paraId="01925DAE" w14:textId="28826869"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7.</w:t>
      </w:r>
      <w:r w:rsidRPr="00D0482C">
        <w:rPr>
          <w:rFonts w:ascii="Calibri" w:hAnsi="Calibri" w:cs="Calibri"/>
          <w:noProof/>
          <w:sz w:val="24"/>
        </w:rPr>
        <w:tab/>
        <w:t xml:space="preserve">Hou, X.E., Li, J.Y., Dahlström, A. Clathrin light chain and synaptotagmin I in rat sympathetic neurons. </w:t>
      </w:r>
      <w:r w:rsidRPr="00D0482C">
        <w:rPr>
          <w:rFonts w:ascii="Calibri" w:hAnsi="Calibri" w:cs="Calibri"/>
          <w:i/>
          <w:iCs/>
          <w:noProof/>
          <w:sz w:val="24"/>
        </w:rPr>
        <w:t>Journal of the Autonomic Nervous System</w:t>
      </w:r>
      <w:r w:rsidRPr="00D0482C">
        <w:rPr>
          <w:rFonts w:ascii="Calibri" w:hAnsi="Calibri" w:cs="Calibri"/>
          <w:noProof/>
          <w:sz w:val="24"/>
        </w:rPr>
        <w:t xml:space="preserve">. </w:t>
      </w:r>
      <w:r w:rsidRPr="00D0482C">
        <w:rPr>
          <w:rFonts w:ascii="Calibri" w:hAnsi="Calibri" w:cs="Calibri"/>
          <w:b/>
          <w:bCs/>
          <w:noProof/>
          <w:sz w:val="24"/>
        </w:rPr>
        <w:t>62</w:t>
      </w:r>
      <w:r w:rsidRPr="00D0482C">
        <w:rPr>
          <w:rFonts w:ascii="Calibri" w:hAnsi="Calibri" w:cs="Calibri"/>
          <w:noProof/>
          <w:sz w:val="24"/>
        </w:rPr>
        <w:t xml:space="preserve"> (1–2), 13–26 (1997).</w:t>
      </w:r>
    </w:p>
    <w:p w14:paraId="67209C33" w14:textId="772CA06D"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8.</w:t>
      </w:r>
      <w:r w:rsidRPr="00D0482C">
        <w:rPr>
          <w:rFonts w:ascii="Calibri" w:hAnsi="Calibri" w:cs="Calibri"/>
          <w:noProof/>
          <w:sz w:val="24"/>
        </w:rPr>
        <w:tab/>
        <w:t xml:space="preserve">Harris, G.M. </w:t>
      </w:r>
      <w:r w:rsidR="00577E69" w:rsidRPr="00577E69">
        <w:rPr>
          <w:rFonts w:ascii="Calibri" w:hAnsi="Calibri" w:cs="Calibri"/>
          <w:noProof/>
          <w:sz w:val="24"/>
        </w:rPr>
        <w:t>et al.</w:t>
      </w:r>
      <w:r w:rsidRPr="00D0482C">
        <w:rPr>
          <w:rFonts w:ascii="Calibri" w:hAnsi="Calibri" w:cs="Calibri"/>
          <w:noProof/>
          <w:sz w:val="24"/>
        </w:rPr>
        <w:t xml:space="preserve"> Nerve Guidance by a Decellularized Fibroblast Extracellular Matrix. </w:t>
      </w:r>
      <w:r w:rsidR="00577E69" w:rsidRPr="00577E69">
        <w:rPr>
          <w:rFonts w:ascii="Calibri" w:hAnsi="Calibri" w:cs="Calibri"/>
          <w:i/>
          <w:iCs/>
          <w:noProof/>
          <w:sz w:val="24"/>
        </w:rPr>
        <w:t>Matrix Biology</w:t>
      </w:r>
      <w:r w:rsidR="00577E69">
        <w:rPr>
          <w:rFonts w:ascii="Calibri" w:hAnsi="Calibri" w:cs="Calibri"/>
          <w:noProof/>
          <w:sz w:val="24"/>
        </w:rPr>
        <w:t xml:space="preserve">. </w:t>
      </w:r>
      <w:r w:rsidR="00577E69" w:rsidRPr="00577E69">
        <w:rPr>
          <w:rFonts w:ascii="Calibri" w:hAnsi="Calibri" w:cs="Calibri"/>
          <w:b/>
          <w:bCs/>
          <w:noProof/>
          <w:sz w:val="24"/>
        </w:rPr>
        <w:t>60-61</w:t>
      </w:r>
      <w:r w:rsidR="00577E69">
        <w:rPr>
          <w:rFonts w:ascii="Calibri" w:hAnsi="Calibri" w:cs="Calibri"/>
          <w:noProof/>
          <w:sz w:val="24"/>
        </w:rPr>
        <w:t>, 176-189 (2017).</w:t>
      </w:r>
    </w:p>
    <w:p w14:paraId="69152F03" w14:textId="6CEFD9A0"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9.</w:t>
      </w:r>
      <w:r w:rsidRPr="00D0482C">
        <w:rPr>
          <w:rFonts w:ascii="Calibri" w:hAnsi="Calibri" w:cs="Calibri"/>
          <w:noProof/>
          <w:sz w:val="24"/>
        </w:rPr>
        <w:tab/>
        <w:t xml:space="preserve">Wingerd, K.L. </w:t>
      </w:r>
      <w:r w:rsidR="00577E69" w:rsidRPr="00577E69">
        <w:rPr>
          <w:rFonts w:ascii="Calibri" w:hAnsi="Calibri" w:cs="Calibri"/>
          <w:noProof/>
          <w:sz w:val="24"/>
        </w:rPr>
        <w:t>et al.</w:t>
      </w:r>
      <w:r w:rsidRPr="00D0482C">
        <w:rPr>
          <w:rFonts w:ascii="Calibri" w:hAnsi="Calibri" w:cs="Calibri"/>
          <w:noProof/>
          <w:sz w:val="24"/>
        </w:rPr>
        <w:t xml:space="preserve"> α4 integrins and vascular cell adhesion molecule-1 play a role in sympathetic innervation of the heart. </w:t>
      </w:r>
      <w:r w:rsidRPr="00D0482C">
        <w:rPr>
          <w:rFonts w:ascii="Calibri" w:hAnsi="Calibri" w:cs="Calibri"/>
          <w:i/>
          <w:iCs/>
          <w:noProof/>
          <w:sz w:val="24"/>
        </w:rPr>
        <w:t>Journal of Neuroscience</w:t>
      </w:r>
      <w:r w:rsidRPr="00D0482C">
        <w:rPr>
          <w:rFonts w:ascii="Calibri" w:hAnsi="Calibri" w:cs="Calibri"/>
          <w:noProof/>
          <w:sz w:val="24"/>
        </w:rPr>
        <w:t xml:space="preserve">. </w:t>
      </w:r>
      <w:r w:rsidRPr="00D0482C">
        <w:rPr>
          <w:rFonts w:ascii="Calibri" w:hAnsi="Calibri" w:cs="Calibri"/>
          <w:b/>
          <w:bCs/>
          <w:noProof/>
          <w:sz w:val="24"/>
        </w:rPr>
        <w:t>22</w:t>
      </w:r>
      <w:r w:rsidRPr="00D0482C">
        <w:rPr>
          <w:rFonts w:ascii="Calibri" w:hAnsi="Calibri" w:cs="Calibri"/>
          <w:noProof/>
          <w:sz w:val="24"/>
        </w:rPr>
        <w:t xml:space="preserve"> (24), 10772–10780 (2002).</w:t>
      </w:r>
    </w:p>
    <w:p w14:paraId="6CB96D44" w14:textId="77777777"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0.</w:t>
      </w:r>
      <w:r w:rsidRPr="00D0482C">
        <w:rPr>
          <w:rFonts w:ascii="Calibri" w:hAnsi="Calibri" w:cs="Calibri"/>
          <w:noProof/>
          <w:sz w:val="24"/>
        </w:rPr>
        <w:tab/>
        <w:t xml:space="preserve">Higgins, D., Lein, P., Osterhout, D.J., Johnson, M.. Tissue culture of autonomic neurons. </w:t>
      </w:r>
      <w:r w:rsidRPr="00D0482C">
        <w:rPr>
          <w:rFonts w:ascii="Calibri" w:hAnsi="Calibri" w:cs="Calibri"/>
          <w:i/>
          <w:iCs/>
          <w:noProof/>
          <w:sz w:val="24"/>
        </w:rPr>
        <w:t>Culturing Nerve Cells, G. Banker and K. Goslin, Editors. MIT Press: Cambridge, MA.</w:t>
      </w:r>
      <w:r w:rsidRPr="00D0482C">
        <w:rPr>
          <w:rFonts w:ascii="Calibri" w:hAnsi="Calibri" w:cs="Calibri"/>
          <w:noProof/>
          <w:sz w:val="24"/>
        </w:rPr>
        <w:t xml:space="preserve"> 177-205. (1991).</w:t>
      </w:r>
    </w:p>
    <w:p w14:paraId="20A1A81D" w14:textId="77777777"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1.</w:t>
      </w:r>
      <w:r w:rsidRPr="00D0482C">
        <w:rPr>
          <w:rFonts w:ascii="Calibri" w:hAnsi="Calibri" w:cs="Calibri"/>
          <w:noProof/>
          <w:sz w:val="24"/>
        </w:rPr>
        <w:tab/>
        <w:t xml:space="preserve">Lein, P., Johnson, M., Guo, X., Rueger, D., Higgins, D. Osteogenic protein-1 induces dendritic growth in rat sympathetic neurons. </w:t>
      </w:r>
      <w:r w:rsidRPr="00D0482C">
        <w:rPr>
          <w:rFonts w:ascii="Calibri" w:hAnsi="Calibri" w:cs="Calibri"/>
          <w:i/>
          <w:iCs/>
          <w:noProof/>
          <w:sz w:val="24"/>
        </w:rPr>
        <w:t>Neuron</w:t>
      </w:r>
      <w:r w:rsidRPr="00D0482C">
        <w:rPr>
          <w:rFonts w:ascii="Calibri" w:hAnsi="Calibri" w:cs="Calibri"/>
          <w:noProof/>
          <w:sz w:val="24"/>
        </w:rPr>
        <w:t xml:space="preserve">. </w:t>
      </w:r>
      <w:r w:rsidRPr="00D0482C">
        <w:rPr>
          <w:rFonts w:ascii="Calibri" w:hAnsi="Calibri" w:cs="Calibri"/>
          <w:b/>
          <w:bCs/>
          <w:noProof/>
          <w:sz w:val="24"/>
        </w:rPr>
        <w:t>15</w:t>
      </w:r>
      <w:r w:rsidRPr="00D0482C">
        <w:rPr>
          <w:rFonts w:ascii="Calibri" w:hAnsi="Calibri" w:cs="Calibri"/>
          <w:noProof/>
          <w:sz w:val="24"/>
        </w:rPr>
        <w:t xml:space="preserve"> (3), 597–605, at &lt;http://eutils.ncbi.nlm.nih.gov/entrez/eutils/elink.fcgi?dbfrom=pubmed&amp;id=7546739&amp;retmode=ref&amp;cmd=prlinks&gt; (1995).</w:t>
      </w:r>
    </w:p>
    <w:p w14:paraId="74BB3547" w14:textId="166AB2EA"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2.</w:t>
      </w:r>
      <w:r w:rsidRPr="00D0482C">
        <w:rPr>
          <w:rFonts w:ascii="Calibri" w:hAnsi="Calibri" w:cs="Calibri"/>
          <w:noProof/>
          <w:sz w:val="24"/>
        </w:rPr>
        <w:tab/>
        <w:t xml:space="preserve">Bruckenstein, D.A., Higgins, D. Morphological differentiation of embryonic rat sympathetic neurons in tissue culture. </w:t>
      </w:r>
      <w:r w:rsidRPr="00D0482C">
        <w:rPr>
          <w:rFonts w:ascii="Calibri" w:hAnsi="Calibri" w:cs="Calibri"/>
          <w:i/>
          <w:iCs/>
          <w:noProof/>
          <w:sz w:val="24"/>
        </w:rPr>
        <w:t>Developmental Biology</w:t>
      </w:r>
      <w:r w:rsidRPr="00D0482C">
        <w:rPr>
          <w:rFonts w:ascii="Calibri" w:hAnsi="Calibri" w:cs="Calibri"/>
          <w:noProof/>
          <w:sz w:val="24"/>
        </w:rPr>
        <w:t xml:space="preserve">. </w:t>
      </w:r>
      <w:r w:rsidRPr="00D0482C">
        <w:rPr>
          <w:rFonts w:ascii="Calibri" w:hAnsi="Calibri" w:cs="Calibri"/>
          <w:b/>
          <w:bCs/>
          <w:noProof/>
          <w:sz w:val="24"/>
        </w:rPr>
        <w:t>128</w:t>
      </w:r>
      <w:r w:rsidRPr="00D0482C">
        <w:rPr>
          <w:rFonts w:ascii="Calibri" w:hAnsi="Calibri" w:cs="Calibri"/>
          <w:noProof/>
          <w:sz w:val="24"/>
        </w:rPr>
        <w:t xml:space="preserve"> (2), 337–348 (1988).</w:t>
      </w:r>
    </w:p>
    <w:p w14:paraId="4CF7CF57" w14:textId="749B9810"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3.</w:t>
      </w:r>
      <w:r w:rsidRPr="00D0482C">
        <w:rPr>
          <w:rFonts w:ascii="Calibri" w:hAnsi="Calibri" w:cs="Calibri"/>
          <w:noProof/>
          <w:sz w:val="24"/>
        </w:rPr>
        <w:tab/>
        <w:t xml:space="preserve">Voyvodic, J.T. Development and regulation of dendrites in the rat superior cervical ganglion. </w:t>
      </w:r>
      <w:r w:rsidRPr="00D0482C">
        <w:rPr>
          <w:rFonts w:ascii="Calibri" w:hAnsi="Calibri" w:cs="Calibri"/>
          <w:i/>
          <w:iCs/>
          <w:noProof/>
          <w:sz w:val="24"/>
        </w:rPr>
        <w:t xml:space="preserve">The Journal of </w:t>
      </w:r>
      <w:r w:rsidR="00577E69">
        <w:rPr>
          <w:rFonts w:ascii="Calibri" w:hAnsi="Calibri" w:cs="Calibri"/>
          <w:i/>
          <w:iCs/>
          <w:noProof/>
          <w:sz w:val="24"/>
        </w:rPr>
        <w:t>N</w:t>
      </w:r>
      <w:r w:rsidRPr="00D0482C">
        <w:rPr>
          <w:rFonts w:ascii="Calibri" w:hAnsi="Calibri" w:cs="Calibri"/>
          <w:i/>
          <w:iCs/>
          <w:noProof/>
          <w:sz w:val="24"/>
        </w:rPr>
        <w:t>euroscience</w:t>
      </w:r>
      <w:r w:rsidRPr="00D0482C">
        <w:rPr>
          <w:rFonts w:ascii="Calibri" w:hAnsi="Calibri" w:cs="Calibri"/>
          <w:noProof/>
          <w:sz w:val="24"/>
        </w:rPr>
        <w:t xml:space="preserve">. </w:t>
      </w:r>
      <w:r w:rsidRPr="00D0482C">
        <w:rPr>
          <w:rFonts w:ascii="Calibri" w:hAnsi="Calibri" w:cs="Calibri"/>
          <w:b/>
          <w:bCs/>
          <w:noProof/>
          <w:sz w:val="24"/>
        </w:rPr>
        <w:t>7</w:t>
      </w:r>
      <w:r w:rsidRPr="00D0482C">
        <w:rPr>
          <w:rFonts w:ascii="Calibri" w:hAnsi="Calibri" w:cs="Calibri"/>
          <w:noProof/>
          <w:sz w:val="24"/>
        </w:rPr>
        <w:t xml:space="preserve"> (3), 904–12 (1987).</w:t>
      </w:r>
    </w:p>
    <w:p w14:paraId="59DA21D5" w14:textId="6C34868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4.</w:t>
      </w:r>
      <w:r w:rsidRPr="00D0482C">
        <w:rPr>
          <w:rFonts w:ascii="Calibri" w:hAnsi="Calibri" w:cs="Calibri"/>
          <w:noProof/>
          <w:sz w:val="24"/>
        </w:rPr>
        <w:tab/>
        <w:t xml:space="preserve">Garred, M.M., Wang, M.M., Guo, X., Harrington, C.A., Lein, P.J. Transcriptional Responses of Cultured Rat Sympathetic Neurons during BMP-7-Induced Dendritic Growth. </w:t>
      </w:r>
      <w:r w:rsidRPr="00D0482C">
        <w:rPr>
          <w:rFonts w:ascii="Calibri" w:hAnsi="Calibri" w:cs="Calibri"/>
          <w:i/>
          <w:iCs/>
          <w:noProof/>
          <w:sz w:val="24"/>
        </w:rPr>
        <w:t>PLoS ONE</w:t>
      </w:r>
      <w:r w:rsidRPr="00D0482C">
        <w:rPr>
          <w:rFonts w:ascii="Calibri" w:hAnsi="Calibri" w:cs="Calibri"/>
          <w:noProof/>
          <w:sz w:val="24"/>
        </w:rPr>
        <w:t xml:space="preserve">. </w:t>
      </w:r>
      <w:r w:rsidRPr="00D0482C">
        <w:rPr>
          <w:rFonts w:ascii="Calibri" w:hAnsi="Calibri" w:cs="Calibri"/>
          <w:b/>
          <w:bCs/>
          <w:noProof/>
          <w:sz w:val="24"/>
        </w:rPr>
        <w:t>6</w:t>
      </w:r>
      <w:r w:rsidRPr="00D0482C">
        <w:rPr>
          <w:rFonts w:ascii="Calibri" w:hAnsi="Calibri" w:cs="Calibri"/>
          <w:noProof/>
          <w:sz w:val="24"/>
        </w:rPr>
        <w:t xml:space="preserve"> (7), e21754 (2011).</w:t>
      </w:r>
    </w:p>
    <w:p w14:paraId="2050D16E" w14:textId="22622959"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5.</w:t>
      </w:r>
      <w:r w:rsidRPr="00D0482C">
        <w:rPr>
          <w:rFonts w:ascii="Calibri" w:hAnsi="Calibri" w:cs="Calibri"/>
          <w:noProof/>
          <w:sz w:val="24"/>
        </w:rPr>
        <w:tab/>
        <w:t xml:space="preserve">Pravoverov, K. </w:t>
      </w:r>
      <w:r w:rsidR="00577E69" w:rsidRPr="00577E69">
        <w:rPr>
          <w:rFonts w:ascii="Calibri" w:hAnsi="Calibri" w:cs="Calibri"/>
          <w:noProof/>
          <w:sz w:val="24"/>
        </w:rPr>
        <w:t>et al.</w:t>
      </w:r>
      <w:r w:rsidRPr="00D0482C">
        <w:rPr>
          <w:rFonts w:ascii="Calibri" w:hAnsi="Calibri" w:cs="Calibri"/>
          <w:noProof/>
          <w:sz w:val="24"/>
        </w:rPr>
        <w:t xml:space="preserve"> MicroRNAs are Necessary for BMP-7-induced Dendritic Growth in Cultured Rat Sympathetic Neurons. </w:t>
      </w:r>
      <w:r w:rsidRPr="00D0482C">
        <w:rPr>
          <w:rFonts w:ascii="Calibri" w:hAnsi="Calibri" w:cs="Calibri"/>
          <w:i/>
          <w:iCs/>
          <w:noProof/>
          <w:sz w:val="24"/>
        </w:rPr>
        <w:t>Cellular and Molecular Neurobiology</w:t>
      </w:r>
      <w:r w:rsidRPr="00D0482C">
        <w:rPr>
          <w:rFonts w:ascii="Calibri" w:hAnsi="Calibri" w:cs="Calibri"/>
          <w:noProof/>
          <w:sz w:val="24"/>
        </w:rPr>
        <w:t xml:space="preserve">. </w:t>
      </w:r>
      <w:r w:rsidRPr="00D0482C">
        <w:rPr>
          <w:rFonts w:ascii="Calibri" w:hAnsi="Calibri" w:cs="Calibri"/>
          <w:b/>
          <w:bCs/>
          <w:noProof/>
          <w:sz w:val="24"/>
        </w:rPr>
        <w:t>39</w:t>
      </w:r>
      <w:r w:rsidRPr="00D0482C">
        <w:rPr>
          <w:rFonts w:ascii="Calibri" w:hAnsi="Calibri" w:cs="Calibri"/>
          <w:noProof/>
          <w:sz w:val="24"/>
        </w:rPr>
        <w:t xml:space="preserve"> (7), 917–934 (2019).</w:t>
      </w:r>
    </w:p>
    <w:p w14:paraId="577F35C3" w14:textId="56D1C27C"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6.</w:t>
      </w:r>
      <w:r w:rsidRPr="00D0482C">
        <w:rPr>
          <w:rFonts w:ascii="Calibri" w:hAnsi="Calibri" w:cs="Calibri"/>
          <w:noProof/>
          <w:sz w:val="24"/>
        </w:rPr>
        <w:tab/>
        <w:t xml:space="preserve">Natera-Naranjo, O., Aschrafi, A., Gioio, A.E., Kaplan, B.B. Identification and quantitative analyses of microRNAs located in the distal axons of sympathetic neurons. </w:t>
      </w:r>
      <w:r w:rsidRPr="00D0482C">
        <w:rPr>
          <w:rFonts w:ascii="Calibri" w:hAnsi="Calibri" w:cs="Calibri"/>
          <w:i/>
          <w:iCs/>
          <w:noProof/>
          <w:sz w:val="24"/>
        </w:rPr>
        <w:t>RNA (New York, N.Y.)</w:t>
      </w:r>
      <w:r w:rsidRPr="00D0482C">
        <w:rPr>
          <w:rFonts w:ascii="Calibri" w:hAnsi="Calibri" w:cs="Calibri"/>
          <w:noProof/>
          <w:sz w:val="24"/>
        </w:rPr>
        <w:t xml:space="preserve">. </w:t>
      </w:r>
      <w:r w:rsidRPr="00D0482C">
        <w:rPr>
          <w:rFonts w:ascii="Calibri" w:hAnsi="Calibri" w:cs="Calibri"/>
          <w:b/>
          <w:bCs/>
          <w:noProof/>
          <w:sz w:val="24"/>
        </w:rPr>
        <w:t>16</w:t>
      </w:r>
      <w:r w:rsidRPr="00D0482C">
        <w:rPr>
          <w:rFonts w:ascii="Calibri" w:hAnsi="Calibri" w:cs="Calibri"/>
          <w:noProof/>
          <w:sz w:val="24"/>
        </w:rPr>
        <w:t xml:space="preserve"> (8), 1516–29 (2010).</w:t>
      </w:r>
    </w:p>
    <w:p w14:paraId="463E5AA6" w14:textId="16B0C25C"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7.</w:t>
      </w:r>
      <w:r w:rsidRPr="00D0482C">
        <w:rPr>
          <w:rFonts w:ascii="Calibri" w:hAnsi="Calibri" w:cs="Calibri"/>
          <w:noProof/>
          <w:sz w:val="24"/>
        </w:rPr>
        <w:tab/>
        <w:t>Aschrafi, A</w:t>
      </w:r>
      <w:r w:rsidR="00FA7EC9" w:rsidRPr="00D0482C">
        <w:rPr>
          <w:rFonts w:ascii="Calibri" w:hAnsi="Calibri" w:cs="Calibri"/>
          <w:noProof/>
          <w:sz w:val="24"/>
        </w:rPr>
        <w:t xml:space="preserve">. </w:t>
      </w:r>
      <w:r w:rsidR="00FA7EC9" w:rsidRPr="00577E69">
        <w:rPr>
          <w:rFonts w:ascii="Calibri" w:hAnsi="Calibri" w:cs="Calibri"/>
          <w:noProof/>
          <w:sz w:val="24"/>
        </w:rPr>
        <w:t>et al.</w:t>
      </w:r>
      <w:r w:rsidR="00FA7EC9" w:rsidRPr="00D0482C">
        <w:rPr>
          <w:rFonts w:ascii="Calibri" w:hAnsi="Calibri" w:cs="Calibri"/>
          <w:noProof/>
          <w:sz w:val="24"/>
        </w:rPr>
        <w:t xml:space="preserve"> </w:t>
      </w:r>
      <w:r w:rsidRPr="00D0482C">
        <w:rPr>
          <w:rFonts w:ascii="Calibri" w:hAnsi="Calibri" w:cs="Calibri"/>
          <w:noProof/>
          <w:sz w:val="24"/>
        </w:rPr>
        <w:t xml:space="preserve">Angiotensin II mediates the axonal trafficking of tyrosine hydroxylase and dopamine β‐hydroxylase mRNAs and enhances norepinephrine synthesis in primary sympathetic neurons. </w:t>
      </w:r>
      <w:r w:rsidRPr="00D0482C">
        <w:rPr>
          <w:rFonts w:ascii="Calibri" w:hAnsi="Calibri" w:cs="Calibri"/>
          <w:i/>
          <w:iCs/>
          <w:noProof/>
          <w:sz w:val="24"/>
        </w:rPr>
        <w:t>Journal of Neurochemistry</w:t>
      </w:r>
      <w:r w:rsidRPr="00D0482C">
        <w:rPr>
          <w:rFonts w:ascii="Calibri" w:hAnsi="Calibri" w:cs="Calibri"/>
          <w:noProof/>
          <w:sz w:val="24"/>
        </w:rPr>
        <w:t xml:space="preserve">. </w:t>
      </w:r>
      <w:r w:rsidRPr="00D0482C">
        <w:rPr>
          <w:rFonts w:ascii="Calibri" w:hAnsi="Calibri" w:cs="Calibri"/>
          <w:b/>
          <w:bCs/>
          <w:noProof/>
          <w:sz w:val="24"/>
        </w:rPr>
        <w:t>150</w:t>
      </w:r>
      <w:r w:rsidRPr="00D0482C">
        <w:rPr>
          <w:rFonts w:ascii="Calibri" w:hAnsi="Calibri" w:cs="Calibri"/>
          <w:noProof/>
          <w:sz w:val="24"/>
        </w:rPr>
        <w:t xml:space="preserve"> (6), 666–677 (2019).</w:t>
      </w:r>
    </w:p>
    <w:p w14:paraId="61285FDB" w14:textId="5016DB1E"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8.</w:t>
      </w:r>
      <w:r w:rsidRPr="00D0482C">
        <w:rPr>
          <w:rFonts w:ascii="Calibri" w:hAnsi="Calibri" w:cs="Calibri"/>
          <w:noProof/>
          <w:sz w:val="24"/>
        </w:rPr>
        <w:tab/>
        <w:t xml:space="preserve">Ghogha, A., Bruun, D. a, Lein, P.J. Inducing dendritic growth in cultured sympathetic neurons. </w:t>
      </w:r>
      <w:r w:rsidRPr="00D0482C">
        <w:rPr>
          <w:rFonts w:ascii="Calibri" w:hAnsi="Calibri" w:cs="Calibri"/>
          <w:i/>
          <w:iCs/>
          <w:noProof/>
          <w:sz w:val="24"/>
        </w:rPr>
        <w:t xml:space="preserve">Journal of </w:t>
      </w:r>
      <w:r w:rsidR="00577E69" w:rsidRPr="00D0482C">
        <w:rPr>
          <w:rFonts w:ascii="Calibri" w:hAnsi="Calibri" w:cs="Calibri"/>
          <w:i/>
          <w:iCs/>
          <w:noProof/>
          <w:sz w:val="24"/>
        </w:rPr>
        <w:t>Visualized Experimen</w:t>
      </w:r>
      <w:r w:rsidRPr="00D0482C">
        <w:rPr>
          <w:rFonts w:ascii="Calibri" w:hAnsi="Calibri" w:cs="Calibri"/>
          <w:i/>
          <w:iCs/>
          <w:noProof/>
          <w:sz w:val="24"/>
        </w:rPr>
        <w:t>ts</w:t>
      </w:r>
      <w:r w:rsidRPr="00D0482C">
        <w:rPr>
          <w:rFonts w:ascii="Calibri" w:hAnsi="Calibri" w:cs="Calibri"/>
          <w:noProof/>
          <w:sz w:val="24"/>
        </w:rPr>
        <w:t>. (61), 4–8(2012).</w:t>
      </w:r>
    </w:p>
    <w:p w14:paraId="64F22E52" w14:textId="5D1D60F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19.</w:t>
      </w:r>
      <w:r w:rsidRPr="00D0482C">
        <w:rPr>
          <w:rFonts w:ascii="Calibri" w:hAnsi="Calibri" w:cs="Calibri"/>
          <w:noProof/>
          <w:sz w:val="24"/>
        </w:rPr>
        <w:tab/>
        <w:t xml:space="preserve">Caceres, A., Banker, G., Steward, O., Binder, L., Payne, M. MAP2 is localized to the dendrites of hippocampal neurons which develop in culture. </w:t>
      </w:r>
      <w:r w:rsidRPr="00D0482C">
        <w:rPr>
          <w:rFonts w:ascii="Calibri" w:hAnsi="Calibri" w:cs="Calibri"/>
          <w:i/>
          <w:iCs/>
          <w:noProof/>
          <w:sz w:val="24"/>
        </w:rPr>
        <w:t xml:space="preserve">Brain </w:t>
      </w:r>
      <w:r w:rsidR="00577E69">
        <w:rPr>
          <w:rFonts w:ascii="Calibri" w:hAnsi="Calibri" w:cs="Calibri"/>
          <w:i/>
          <w:iCs/>
          <w:noProof/>
          <w:sz w:val="24"/>
        </w:rPr>
        <w:t>R</w:t>
      </w:r>
      <w:r w:rsidRPr="00D0482C">
        <w:rPr>
          <w:rFonts w:ascii="Calibri" w:hAnsi="Calibri" w:cs="Calibri"/>
          <w:i/>
          <w:iCs/>
          <w:noProof/>
          <w:sz w:val="24"/>
        </w:rPr>
        <w:t>esearch</w:t>
      </w:r>
      <w:r w:rsidRPr="00D0482C">
        <w:rPr>
          <w:rFonts w:ascii="Calibri" w:hAnsi="Calibri" w:cs="Calibri"/>
          <w:noProof/>
          <w:sz w:val="24"/>
        </w:rPr>
        <w:t xml:space="preserve">. </w:t>
      </w:r>
      <w:r w:rsidRPr="00D0482C">
        <w:rPr>
          <w:rFonts w:ascii="Calibri" w:hAnsi="Calibri" w:cs="Calibri"/>
          <w:b/>
          <w:bCs/>
          <w:noProof/>
          <w:sz w:val="24"/>
        </w:rPr>
        <w:t>315</w:t>
      </w:r>
      <w:r w:rsidRPr="00D0482C">
        <w:rPr>
          <w:rFonts w:ascii="Calibri" w:hAnsi="Calibri" w:cs="Calibri"/>
          <w:noProof/>
          <w:sz w:val="24"/>
        </w:rPr>
        <w:t xml:space="preserve"> (2), 314–</w:t>
      </w:r>
      <w:r w:rsidR="00577E69">
        <w:rPr>
          <w:rFonts w:ascii="Calibri" w:hAnsi="Calibri" w:cs="Calibri"/>
          <w:noProof/>
          <w:sz w:val="24"/>
        </w:rPr>
        <w:t>31</w:t>
      </w:r>
      <w:r w:rsidRPr="00D0482C">
        <w:rPr>
          <w:rFonts w:ascii="Calibri" w:hAnsi="Calibri" w:cs="Calibri"/>
          <w:noProof/>
          <w:sz w:val="24"/>
        </w:rPr>
        <w:t xml:space="preserve">8 </w:t>
      </w:r>
      <w:r w:rsidRPr="00D0482C">
        <w:rPr>
          <w:rFonts w:ascii="Calibri" w:hAnsi="Calibri" w:cs="Calibri"/>
          <w:noProof/>
          <w:sz w:val="24"/>
        </w:rPr>
        <w:lastRenderedPageBreak/>
        <w:t>(1984).</w:t>
      </w:r>
    </w:p>
    <w:p w14:paraId="39E7F0DB" w14:textId="19709BDC"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0.</w:t>
      </w:r>
      <w:r w:rsidRPr="00D0482C">
        <w:rPr>
          <w:rFonts w:ascii="Calibri" w:hAnsi="Calibri" w:cs="Calibri"/>
          <w:noProof/>
          <w:sz w:val="24"/>
        </w:rPr>
        <w:tab/>
        <w:t xml:space="preserve">Guo, X., Rueger, D., Higgins, D. Osteogenic protein-1 and related bone morphogenetic proteins regulate dendritic growth and the expression of microtubule-associated protein-2 in rat sympathetic neurons. </w:t>
      </w:r>
      <w:r w:rsidRPr="00D0482C">
        <w:rPr>
          <w:rFonts w:ascii="Calibri" w:hAnsi="Calibri" w:cs="Calibri"/>
          <w:i/>
          <w:iCs/>
          <w:noProof/>
          <w:sz w:val="24"/>
        </w:rPr>
        <w:t xml:space="preserve">Neuroscience </w:t>
      </w:r>
      <w:r w:rsidR="00577E69">
        <w:rPr>
          <w:rFonts w:ascii="Calibri" w:hAnsi="Calibri" w:cs="Calibri"/>
          <w:i/>
          <w:iCs/>
          <w:noProof/>
          <w:sz w:val="24"/>
        </w:rPr>
        <w:t>L</w:t>
      </w:r>
      <w:r w:rsidRPr="00D0482C">
        <w:rPr>
          <w:rFonts w:ascii="Calibri" w:hAnsi="Calibri" w:cs="Calibri"/>
          <w:i/>
          <w:iCs/>
          <w:noProof/>
          <w:sz w:val="24"/>
        </w:rPr>
        <w:t>etters</w:t>
      </w:r>
      <w:r w:rsidRPr="00D0482C">
        <w:rPr>
          <w:rFonts w:ascii="Calibri" w:hAnsi="Calibri" w:cs="Calibri"/>
          <w:noProof/>
          <w:sz w:val="24"/>
        </w:rPr>
        <w:t xml:space="preserve">. </w:t>
      </w:r>
      <w:r w:rsidRPr="00D0482C">
        <w:rPr>
          <w:rFonts w:ascii="Calibri" w:hAnsi="Calibri" w:cs="Calibri"/>
          <w:b/>
          <w:bCs/>
          <w:noProof/>
          <w:sz w:val="24"/>
        </w:rPr>
        <w:t>245</w:t>
      </w:r>
      <w:r w:rsidRPr="00D0482C">
        <w:rPr>
          <w:rFonts w:ascii="Calibri" w:hAnsi="Calibri" w:cs="Calibri"/>
          <w:noProof/>
          <w:sz w:val="24"/>
        </w:rPr>
        <w:t xml:space="preserve"> (3), 131–4 (1998).</w:t>
      </w:r>
    </w:p>
    <w:p w14:paraId="120FDF12" w14:textId="642DE993"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1.</w:t>
      </w:r>
      <w:r w:rsidRPr="00D0482C">
        <w:rPr>
          <w:rFonts w:ascii="Calibri" w:hAnsi="Calibri" w:cs="Calibri"/>
          <w:noProof/>
          <w:sz w:val="24"/>
        </w:rPr>
        <w:tab/>
        <w:t xml:space="preserve">Mi, H. </w:t>
      </w:r>
      <w:r w:rsidR="00577E69" w:rsidRPr="00577E69">
        <w:rPr>
          <w:rFonts w:ascii="Calibri" w:hAnsi="Calibri" w:cs="Calibri"/>
          <w:noProof/>
          <w:sz w:val="24"/>
        </w:rPr>
        <w:t>et al.</w:t>
      </w:r>
      <w:r w:rsidRPr="00D0482C">
        <w:rPr>
          <w:rFonts w:ascii="Calibri" w:hAnsi="Calibri" w:cs="Calibri"/>
          <w:noProof/>
          <w:sz w:val="24"/>
        </w:rPr>
        <w:t xml:space="preserve"> PANTHER version 11: Expanded annotation data from Gene Ontology and Reactome pathways, and data analysis tool enhancements. </w:t>
      </w:r>
      <w:r w:rsidRPr="00D0482C">
        <w:rPr>
          <w:rFonts w:ascii="Calibri" w:hAnsi="Calibri" w:cs="Calibri"/>
          <w:i/>
          <w:iCs/>
          <w:noProof/>
          <w:sz w:val="24"/>
        </w:rPr>
        <w:t>Nucleic Acids Research</w:t>
      </w:r>
      <w:r w:rsidRPr="00D0482C">
        <w:rPr>
          <w:rFonts w:ascii="Calibri" w:hAnsi="Calibri" w:cs="Calibri"/>
          <w:noProof/>
          <w:sz w:val="24"/>
        </w:rPr>
        <w:t xml:space="preserve">. </w:t>
      </w:r>
      <w:r w:rsidRPr="00D0482C">
        <w:rPr>
          <w:rFonts w:ascii="Calibri" w:hAnsi="Calibri" w:cs="Calibri"/>
          <w:b/>
          <w:bCs/>
          <w:noProof/>
          <w:sz w:val="24"/>
        </w:rPr>
        <w:t>45</w:t>
      </w:r>
      <w:r w:rsidRPr="00D0482C">
        <w:rPr>
          <w:rFonts w:ascii="Calibri" w:hAnsi="Calibri" w:cs="Calibri"/>
          <w:noProof/>
          <w:sz w:val="24"/>
        </w:rPr>
        <w:t xml:space="preserve"> (D1), D183–D189 (2017).</w:t>
      </w:r>
    </w:p>
    <w:p w14:paraId="05ED8365" w14:textId="70FE0092"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2.</w:t>
      </w:r>
      <w:r w:rsidRPr="00D0482C">
        <w:rPr>
          <w:rFonts w:ascii="Calibri" w:hAnsi="Calibri" w:cs="Calibri"/>
          <w:noProof/>
          <w:sz w:val="24"/>
        </w:rPr>
        <w:tab/>
        <w:t>Chandrasekaran, V</w:t>
      </w:r>
      <w:r w:rsidR="00577E69">
        <w:rPr>
          <w:rFonts w:ascii="Calibri" w:hAnsi="Calibri" w:cs="Calibri"/>
          <w:noProof/>
          <w:sz w:val="24"/>
        </w:rPr>
        <w:t xml:space="preserve">. et al. </w:t>
      </w:r>
      <w:r w:rsidRPr="00D0482C">
        <w:rPr>
          <w:rFonts w:ascii="Calibri" w:hAnsi="Calibri" w:cs="Calibri"/>
          <w:noProof/>
          <w:sz w:val="24"/>
        </w:rPr>
        <w:t xml:space="preserve">Retinoic acid regulates the morphological development of sympathetic neurons. </w:t>
      </w:r>
      <w:r w:rsidRPr="00D0482C">
        <w:rPr>
          <w:rFonts w:ascii="Calibri" w:hAnsi="Calibri" w:cs="Calibri"/>
          <w:i/>
          <w:iCs/>
          <w:noProof/>
          <w:sz w:val="24"/>
        </w:rPr>
        <w:t>Journal of Neurobiology</w:t>
      </w:r>
      <w:r w:rsidRPr="00D0482C">
        <w:rPr>
          <w:rFonts w:ascii="Calibri" w:hAnsi="Calibri" w:cs="Calibri"/>
          <w:noProof/>
          <w:sz w:val="24"/>
        </w:rPr>
        <w:t xml:space="preserve">. </w:t>
      </w:r>
      <w:r w:rsidRPr="00D0482C">
        <w:rPr>
          <w:rFonts w:ascii="Calibri" w:hAnsi="Calibri" w:cs="Calibri"/>
          <w:b/>
          <w:bCs/>
          <w:noProof/>
          <w:sz w:val="24"/>
        </w:rPr>
        <w:t>42</w:t>
      </w:r>
      <w:r w:rsidRPr="00D0482C">
        <w:rPr>
          <w:rFonts w:ascii="Calibri" w:hAnsi="Calibri" w:cs="Calibri"/>
          <w:noProof/>
          <w:sz w:val="24"/>
        </w:rPr>
        <w:t xml:space="preserve"> (4) (2000).</w:t>
      </w:r>
    </w:p>
    <w:p w14:paraId="03D6629B" w14:textId="007EB64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3.</w:t>
      </w:r>
      <w:r w:rsidRPr="00D0482C">
        <w:rPr>
          <w:rFonts w:ascii="Calibri" w:hAnsi="Calibri" w:cs="Calibri"/>
          <w:noProof/>
          <w:sz w:val="24"/>
        </w:rPr>
        <w:tab/>
        <w:t xml:space="preserve">Courter, L.A. </w:t>
      </w:r>
      <w:r w:rsidR="00577E69" w:rsidRPr="00577E69">
        <w:rPr>
          <w:rFonts w:ascii="Calibri" w:hAnsi="Calibri" w:cs="Calibri"/>
          <w:noProof/>
          <w:sz w:val="24"/>
        </w:rPr>
        <w:t>et al.</w:t>
      </w:r>
      <w:r w:rsidRPr="00D0482C">
        <w:rPr>
          <w:rFonts w:ascii="Calibri" w:hAnsi="Calibri" w:cs="Calibri"/>
          <w:noProof/>
          <w:sz w:val="24"/>
        </w:rPr>
        <w:t xml:space="preserve"> BMP7-induced dendritic growth in sympathetic neurons requires p75 </w:t>
      </w:r>
      <w:r w:rsidRPr="00D0482C">
        <w:rPr>
          <w:rFonts w:ascii="Calibri" w:hAnsi="Calibri" w:cs="Calibri"/>
          <w:noProof/>
          <w:sz w:val="24"/>
          <w:vertAlign w:val="superscript"/>
        </w:rPr>
        <w:t>NTR</w:t>
      </w:r>
      <w:r w:rsidRPr="00D0482C">
        <w:rPr>
          <w:rFonts w:ascii="Calibri" w:hAnsi="Calibri" w:cs="Calibri"/>
          <w:noProof/>
          <w:sz w:val="24"/>
        </w:rPr>
        <w:t xml:space="preserve"> signaling. </w:t>
      </w:r>
      <w:r w:rsidRPr="00D0482C">
        <w:rPr>
          <w:rFonts w:ascii="Calibri" w:hAnsi="Calibri" w:cs="Calibri"/>
          <w:i/>
          <w:iCs/>
          <w:noProof/>
          <w:sz w:val="24"/>
        </w:rPr>
        <w:t>Developmental Neurobiology</w:t>
      </w:r>
      <w:r w:rsidRPr="00D0482C">
        <w:rPr>
          <w:rFonts w:ascii="Calibri" w:hAnsi="Calibri" w:cs="Calibri"/>
          <w:noProof/>
          <w:sz w:val="24"/>
        </w:rPr>
        <w:t xml:space="preserve">. </w:t>
      </w:r>
      <w:r w:rsidRPr="00D0482C">
        <w:rPr>
          <w:rFonts w:ascii="Calibri" w:hAnsi="Calibri" w:cs="Calibri"/>
          <w:b/>
          <w:bCs/>
          <w:noProof/>
          <w:sz w:val="24"/>
        </w:rPr>
        <w:t>76</w:t>
      </w:r>
      <w:r w:rsidRPr="00D0482C">
        <w:rPr>
          <w:rFonts w:ascii="Calibri" w:hAnsi="Calibri" w:cs="Calibri"/>
          <w:noProof/>
          <w:sz w:val="24"/>
        </w:rPr>
        <w:t xml:space="preserve"> (9), 1003–1013 (2016).</w:t>
      </w:r>
    </w:p>
    <w:p w14:paraId="52918E87" w14:textId="0F6FCB4A"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4.</w:t>
      </w:r>
      <w:r w:rsidRPr="00D0482C">
        <w:rPr>
          <w:rFonts w:ascii="Calibri" w:hAnsi="Calibri" w:cs="Calibri"/>
          <w:noProof/>
          <w:sz w:val="24"/>
        </w:rPr>
        <w:tab/>
        <w:t xml:space="preserve">Lein, P.J., Fryer, A.D., Higgins, D. Cell Culture: Autonomic and Enteric Neurons. </w:t>
      </w:r>
      <w:r w:rsidRPr="00D0482C">
        <w:rPr>
          <w:rFonts w:ascii="Calibri" w:hAnsi="Calibri" w:cs="Calibri"/>
          <w:i/>
          <w:iCs/>
          <w:noProof/>
          <w:sz w:val="24"/>
        </w:rPr>
        <w:t>Encyclopedia of Neuroscience</w:t>
      </w:r>
      <w:r w:rsidRPr="00D0482C">
        <w:rPr>
          <w:rFonts w:ascii="Calibri" w:hAnsi="Calibri" w:cs="Calibri"/>
          <w:noProof/>
          <w:sz w:val="24"/>
        </w:rPr>
        <w:t>. 625–632 (2009).</w:t>
      </w:r>
    </w:p>
    <w:p w14:paraId="3515B00E" w14:textId="0605573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5.</w:t>
      </w:r>
      <w:r w:rsidRPr="00D0482C">
        <w:rPr>
          <w:rFonts w:ascii="Calibri" w:hAnsi="Calibri" w:cs="Calibri"/>
          <w:noProof/>
          <w:sz w:val="24"/>
        </w:rPr>
        <w:tab/>
        <w:t xml:space="preserve">Neto, E. </w:t>
      </w:r>
      <w:r w:rsidR="00577E69" w:rsidRPr="00577E69">
        <w:rPr>
          <w:rFonts w:ascii="Calibri" w:hAnsi="Calibri" w:cs="Calibri"/>
          <w:noProof/>
          <w:sz w:val="24"/>
        </w:rPr>
        <w:t>et al.</w:t>
      </w:r>
      <w:r w:rsidRPr="00D0482C">
        <w:rPr>
          <w:rFonts w:ascii="Calibri" w:hAnsi="Calibri" w:cs="Calibri"/>
          <w:noProof/>
          <w:sz w:val="24"/>
        </w:rPr>
        <w:t xml:space="preserve"> Compartmentalized Microfluidic Platforms: The Unrivaled Breakthrough of </w:t>
      </w:r>
      <w:r w:rsidR="00D0482C" w:rsidRPr="00D0482C">
        <w:rPr>
          <w:rFonts w:ascii="Calibri" w:hAnsi="Calibri" w:cs="Calibri"/>
          <w:noProof/>
          <w:sz w:val="24"/>
        </w:rPr>
        <w:t>In vitro</w:t>
      </w:r>
      <w:r w:rsidRPr="00D0482C">
        <w:rPr>
          <w:rFonts w:ascii="Calibri" w:hAnsi="Calibri" w:cs="Calibri"/>
          <w:noProof/>
          <w:sz w:val="24"/>
        </w:rPr>
        <w:t xml:space="preserve"> Tools for Neurobiological Research. </w:t>
      </w:r>
      <w:r w:rsidR="00577E69" w:rsidRPr="00577E69">
        <w:rPr>
          <w:rFonts w:ascii="Calibri" w:hAnsi="Calibri" w:cs="Calibri"/>
          <w:i/>
          <w:iCs/>
          <w:noProof/>
          <w:sz w:val="24"/>
        </w:rPr>
        <w:t>Journal of Neuroscience</w:t>
      </w:r>
      <w:r w:rsidR="00577E69">
        <w:rPr>
          <w:rFonts w:ascii="Calibri" w:hAnsi="Calibri" w:cs="Calibri"/>
          <w:noProof/>
          <w:sz w:val="24"/>
        </w:rPr>
        <w:t xml:space="preserve">. </w:t>
      </w:r>
      <w:r w:rsidR="00577E69" w:rsidRPr="00577E69">
        <w:rPr>
          <w:rFonts w:ascii="Calibri" w:hAnsi="Calibri" w:cs="Calibri"/>
          <w:b/>
          <w:bCs/>
          <w:noProof/>
          <w:sz w:val="24"/>
        </w:rPr>
        <w:t>3</w:t>
      </w:r>
      <w:r w:rsidRPr="00577E69">
        <w:rPr>
          <w:rFonts w:ascii="Calibri" w:hAnsi="Calibri" w:cs="Calibri"/>
          <w:b/>
          <w:bCs/>
          <w:noProof/>
          <w:sz w:val="24"/>
        </w:rPr>
        <w:t>6</w:t>
      </w:r>
      <w:r w:rsidR="00577E69">
        <w:rPr>
          <w:rFonts w:ascii="Calibri" w:hAnsi="Calibri" w:cs="Calibri"/>
          <w:noProof/>
          <w:sz w:val="24"/>
        </w:rPr>
        <w:t xml:space="preserve"> (46), 11573-11584</w:t>
      </w:r>
      <w:r w:rsidRPr="00D0482C">
        <w:rPr>
          <w:rFonts w:ascii="Calibri" w:hAnsi="Calibri" w:cs="Calibri"/>
          <w:noProof/>
          <w:sz w:val="24"/>
        </w:rPr>
        <w:t xml:space="preserve"> (2016).</w:t>
      </w:r>
    </w:p>
    <w:p w14:paraId="1C0FC8DA" w14:textId="584D3176"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6.</w:t>
      </w:r>
      <w:r w:rsidRPr="00D0482C">
        <w:rPr>
          <w:rFonts w:ascii="Calibri" w:hAnsi="Calibri" w:cs="Calibri"/>
          <w:noProof/>
          <w:sz w:val="24"/>
        </w:rPr>
        <w:tab/>
        <w:t xml:space="preserve">Sleigh, J.N., Weir, G.A., Schiavo, G. A simple, step-by-step dissection protocol for the rapid isolation of mouse dorsal root ganglia. </w:t>
      </w:r>
      <w:r w:rsidRPr="00D0482C">
        <w:rPr>
          <w:rFonts w:ascii="Calibri" w:hAnsi="Calibri" w:cs="Calibri"/>
          <w:i/>
          <w:iCs/>
          <w:noProof/>
          <w:sz w:val="24"/>
        </w:rPr>
        <w:t>BMC Research Notes</w:t>
      </w:r>
      <w:r w:rsidRPr="00D0482C">
        <w:rPr>
          <w:rFonts w:ascii="Calibri" w:hAnsi="Calibri" w:cs="Calibri"/>
          <w:noProof/>
          <w:sz w:val="24"/>
        </w:rPr>
        <w:t xml:space="preserve">. </w:t>
      </w:r>
      <w:r w:rsidRPr="00D0482C">
        <w:rPr>
          <w:rFonts w:ascii="Calibri" w:hAnsi="Calibri" w:cs="Calibri"/>
          <w:b/>
          <w:bCs/>
          <w:noProof/>
          <w:sz w:val="24"/>
        </w:rPr>
        <w:t>9</w:t>
      </w:r>
      <w:r w:rsidRPr="00D0482C">
        <w:rPr>
          <w:rFonts w:ascii="Calibri" w:hAnsi="Calibri" w:cs="Calibri"/>
          <w:noProof/>
          <w:sz w:val="24"/>
        </w:rPr>
        <w:t xml:space="preserve"> (1), 82 (2016).</w:t>
      </w:r>
    </w:p>
    <w:p w14:paraId="24991CC7" w14:textId="0B6BDB2B"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7.</w:t>
      </w:r>
      <w:r w:rsidRPr="00D0482C">
        <w:rPr>
          <w:rFonts w:ascii="Calibri" w:hAnsi="Calibri" w:cs="Calibri"/>
          <w:noProof/>
          <w:sz w:val="24"/>
        </w:rPr>
        <w:tab/>
        <w:t xml:space="preserve">Conrad, R., Jablonka, S., Sczepan, T., Sendtner, M., Wiese, S., Klausmeyer, A. Lectin-based isolation and culture of mouse embryonic motoneurons. </w:t>
      </w:r>
      <w:r w:rsidRPr="00D0482C">
        <w:rPr>
          <w:rFonts w:ascii="Calibri" w:hAnsi="Calibri" w:cs="Calibri"/>
          <w:i/>
          <w:iCs/>
          <w:noProof/>
          <w:sz w:val="24"/>
        </w:rPr>
        <w:t>Journal of Visualized Experiments</w:t>
      </w:r>
      <w:r w:rsidRPr="00D0482C">
        <w:rPr>
          <w:rFonts w:ascii="Calibri" w:hAnsi="Calibri" w:cs="Calibri"/>
          <w:noProof/>
          <w:sz w:val="24"/>
        </w:rPr>
        <w:t>. (55), 3200 (2011).</w:t>
      </w:r>
    </w:p>
    <w:p w14:paraId="20F1C002" w14:textId="34D3B3B5"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8.</w:t>
      </w:r>
      <w:r w:rsidRPr="00D0482C">
        <w:rPr>
          <w:rFonts w:ascii="Calibri" w:hAnsi="Calibri" w:cs="Calibri"/>
          <w:noProof/>
          <w:sz w:val="24"/>
        </w:rPr>
        <w:tab/>
        <w:t xml:space="preserve">Takeuchi, A. </w:t>
      </w:r>
      <w:r w:rsidR="00577E69" w:rsidRPr="00577E69">
        <w:rPr>
          <w:rFonts w:ascii="Calibri" w:hAnsi="Calibri" w:cs="Calibri"/>
          <w:noProof/>
          <w:sz w:val="24"/>
        </w:rPr>
        <w:t>et al.</w:t>
      </w:r>
      <w:r w:rsidRPr="00D0482C">
        <w:rPr>
          <w:rFonts w:ascii="Calibri" w:hAnsi="Calibri" w:cs="Calibri"/>
          <w:noProof/>
          <w:sz w:val="24"/>
        </w:rPr>
        <w:t xml:space="preserve"> Microfabricated device for co-culture of sympathetic neuron and iPS-derived cardiomyocytes. </w:t>
      </w:r>
      <w:r w:rsidRPr="00D0482C">
        <w:rPr>
          <w:rFonts w:ascii="Calibri" w:hAnsi="Calibri" w:cs="Calibri"/>
          <w:i/>
          <w:iCs/>
          <w:noProof/>
          <w:sz w:val="24"/>
        </w:rPr>
        <w:t>Proceedings of the Annual International Conference of the IEEE Engineering in Medicine and Biology Society, EMBS</w:t>
      </w:r>
      <w:r w:rsidRPr="00D0482C">
        <w:rPr>
          <w:rFonts w:ascii="Calibri" w:hAnsi="Calibri" w:cs="Calibri"/>
          <w:noProof/>
          <w:sz w:val="24"/>
        </w:rPr>
        <w:t xml:space="preserve">. </w:t>
      </w:r>
      <w:r w:rsidRPr="00D0482C">
        <w:rPr>
          <w:rFonts w:ascii="Calibri" w:hAnsi="Calibri" w:cs="Calibri"/>
          <w:b/>
          <w:bCs/>
          <w:noProof/>
          <w:sz w:val="24"/>
        </w:rPr>
        <w:t>2013</w:t>
      </w:r>
      <w:r w:rsidRPr="00D0482C">
        <w:rPr>
          <w:rFonts w:ascii="Calibri" w:hAnsi="Calibri" w:cs="Calibri"/>
          <w:noProof/>
          <w:sz w:val="24"/>
        </w:rPr>
        <w:t>, 3817–3820 (2013).</w:t>
      </w:r>
    </w:p>
    <w:p w14:paraId="755FCBAA" w14:textId="29EA5E12"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29.</w:t>
      </w:r>
      <w:r w:rsidRPr="00D0482C">
        <w:rPr>
          <w:rFonts w:ascii="Calibri" w:hAnsi="Calibri" w:cs="Calibri"/>
          <w:noProof/>
          <w:sz w:val="24"/>
        </w:rPr>
        <w:tab/>
        <w:t xml:space="preserve">Takeuchi, A. </w:t>
      </w:r>
      <w:r w:rsidR="00577E69" w:rsidRPr="00577E69">
        <w:rPr>
          <w:rFonts w:ascii="Calibri" w:hAnsi="Calibri" w:cs="Calibri"/>
          <w:noProof/>
          <w:sz w:val="24"/>
        </w:rPr>
        <w:t>et al.</w:t>
      </w:r>
      <w:r w:rsidRPr="00D0482C">
        <w:rPr>
          <w:rFonts w:ascii="Calibri" w:hAnsi="Calibri" w:cs="Calibri"/>
          <w:noProof/>
          <w:sz w:val="24"/>
        </w:rPr>
        <w:t xml:space="preserve"> Development of semi-separated co-culture system of sympathetic neuron and cardiomyocyte. </w:t>
      </w:r>
      <w:r w:rsidRPr="00D0482C">
        <w:rPr>
          <w:rFonts w:ascii="Calibri" w:hAnsi="Calibri" w:cs="Calibri"/>
          <w:i/>
          <w:iCs/>
          <w:noProof/>
          <w:sz w:val="24"/>
        </w:rPr>
        <w:t>Proceedings of the 31st Annual International Conference of the IEEE Engineering in Medicine and Biology Society: Engineering the Future of Biomedicine, EMBC 2009</w:t>
      </w:r>
      <w:r w:rsidRPr="00D0482C">
        <w:rPr>
          <w:rFonts w:ascii="Calibri" w:hAnsi="Calibri" w:cs="Calibri"/>
          <w:noProof/>
          <w:sz w:val="24"/>
        </w:rPr>
        <w:t>. 1832–1835 (2009).</w:t>
      </w:r>
    </w:p>
    <w:p w14:paraId="771528C6" w14:textId="76888E1B"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0.</w:t>
      </w:r>
      <w:r w:rsidRPr="00D0482C">
        <w:rPr>
          <w:rFonts w:ascii="Calibri" w:hAnsi="Calibri" w:cs="Calibri"/>
          <w:noProof/>
          <w:sz w:val="24"/>
        </w:rPr>
        <w:tab/>
        <w:t xml:space="preserve">Chandrasekaran, V., Lea, C., Sosa, J.C., Higgins, D., Lein, P.J. Reactive oxygen species are involved in BMP-induced dendritic growth in cultured rat sympathetic neurons. </w:t>
      </w:r>
      <w:r w:rsidRPr="00D0482C">
        <w:rPr>
          <w:rFonts w:ascii="Calibri" w:hAnsi="Calibri" w:cs="Calibri"/>
          <w:i/>
          <w:iCs/>
          <w:noProof/>
          <w:sz w:val="24"/>
        </w:rPr>
        <w:t>Molecular and Cellular Neuroscience</w:t>
      </w:r>
      <w:r w:rsidRPr="00D0482C">
        <w:rPr>
          <w:rFonts w:ascii="Calibri" w:hAnsi="Calibri" w:cs="Calibri"/>
          <w:noProof/>
          <w:sz w:val="24"/>
        </w:rPr>
        <w:t xml:space="preserve">. </w:t>
      </w:r>
      <w:r w:rsidRPr="00D0482C">
        <w:rPr>
          <w:rFonts w:ascii="Calibri" w:hAnsi="Calibri" w:cs="Calibri"/>
          <w:b/>
          <w:bCs/>
          <w:noProof/>
          <w:sz w:val="24"/>
        </w:rPr>
        <w:t>67</w:t>
      </w:r>
      <w:r w:rsidRPr="00D0482C">
        <w:rPr>
          <w:rFonts w:ascii="Calibri" w:hAnsi="Calibri" w:cs="Calibri"/>
          <w:noProof/>
          <w:sz w:val="24"/>
        </w:rPr>
        <w:t xml:space="preserve"> (2015).</w:t>
      </w:r>
    </w:p>
    <w:p w14:paraId="01CA230D" w14:textId="2A10AED3"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1.</w:t>
      </w:r>
      <w:r w:rsidRPr="00D0482C">
        <w:rPr>
          <w:rFonts w:ascii="Calibri" w:hAnsi="Calibri" w:cs="Calibri"/>
          <w:noProof/>
          <w:sz w:val="24"/>
        </w:rPr>
        <w:tab/>
        <w:t xml:space="preserve">Kim, W.-Y. </w:t>
      </w:r>
      <w:r w:rsidR="00577E69" w:rsidRPr="00577E69">
        <w:rPr>
          <w:rFonts w:ascii="Calibri" w:hAnsi="Calibri" w:cs="Calibri"/>
          <w:noProof/>
          <w:sz w:val="24"/>
        </w:rPr>
        <w:t>et al.</w:t>
      </w:r>
      <w:r w:rsidRPr="00D0482C">
        <w:rPr>
          <w:rFonts w:ascii="Calibri" w:hAnsi="Calibri" w:cs="Calibri"/>
          <w:noProof/>
          <w:sz w:val="24"/>
        </w:rPr>
        <w:t xml:space="preserve"> Statins decrease dendritic arborization in rat sympathetic neurons by blocking RhoA activation. </w:t>
      </w:r>
      <w:r w:rsidRPr="00D0482C">
        <w:rPr>
          <w:rFonts w:ascii="Calibri" w:hAnsi="Calibri" w:cs="Calibri"/>
          <w:i/>
          <w:iCs/>
          <w:noProof/>
          <w:sz w:val="24"/>
        </w:rPr>
        <w:t>Journal of Neurochemistry</w:t>
      </w:r>
      <w:r w:rsidRPr="00D0482C">
        <w:rPr>
          <w:rFonts w:ascii="Calibri" w:hAnsi="Calibri" w:cs="Calibri"/>
          <w:noProof/>
          <w:sz w:val="24"/>
        </w:rPr>
        <w:t xml:space="preserve">. </w:t>
      </w:r>
      <w:r w:rsidRPr="00D0482C">
        <w:rPr>
          <w:rFonts w:ascii="Calibri" w:hAnsi="Calibri" w:cs="Calibri"/>
          <w:b/>
          <w:bCs/>
          <w:noProof/>
          <w:sz w:val="24"/>
        </w:rPr>
        <w:t>108</w:t>
      </w:r>
      <w:r w:rsidRPr="00D0482C">
        <w:rPr>
          <w:rFonts w:ascii="Calibri" w:hAnsi="Calibri" w:cs="Calibri"/>
          <w:noProof/>
          <w:sz w:val="24"/>
        </w:rPr>
        <w:t xml:space="preserve"> (4), 1057–1071 (2009).</w:t>
      </w:r>
    </w:p>
    <w:p w14:paraId="42AF6B96" w14:textId="59CBE472"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2.</w:t>
      </w:r>
      <w:r w:rsidRPr="00D0482C">
        <w:rPr>
          <w:rFonts w:ascii="Calibri" w:hAnsi="Calibri" w:cs="Calibri"/>
          <w:noProof/>
          <w:sz w:val="24"/>
        </w:rPr>
        <w:tab/>
        <w:t xml:space="preserve">Dalby, B. </w:t>
      </w:r>
      <w:r w:rsidR="00577E69" w:rsidRPr="00577E69">
        <w:rPr>
          <w:rFonts w:ascii="Calibri" w:hAnsi="Calibri" w:cs="Calibri"/>
          <w:noProof/>
          <w:sz w:val="24"/>
        </w:rPr>
        <w:t>et al.</w:t>
      </w:r>
      <w:r w:rsidRPr="00D0482C">
        <w:rPr>
          <w:rFonts w:ascii="Calibri" w:hAnsi="Calibri" w:cs="Calibri"/>
          <w:noProof/>
          <w:sz w:val="24"/>
        </w:rPr>
        <w:t xml:space="preserve"> Advanced transfection with Lipofectamine 2000 reagent: Primary neurons, siRNA, and high-throughput applications. </w:t>
      </w:r>
      <w:r w:rsidRPr="00D0482C">
        <w:rPr>
          <w:rFonts w:ascii="Calibri" w:hAnsi="Calibri" w:cs="Calibri"/>
          <w:i/>
          <w:iCs/>
          <w:noProof/>
          <w:sz w:val="24"/>
        </w:rPr>
        <w:t>Methods</w:t>
      </w:r>
      <w:r w:rsidRPr="00D0482C">
        <w:rPr>
          <w:rFonts w:ascii="Calibri" w:hAnsi="Calibri" w:cs="Calibri"/>
          <w:noProof/>
          <w:sz w:val="24"/>
        </w:rPr>
        <w:t xml:space="preserve">. </w:t>
      </w:r>
      <w:r w:rsidRPr="00D0482C">
        <w:rPr>
          <w:rFonts w:ascii="Calibri" w:hAnsi="Calibri" w:cs="Calibri"/>
          <w:b/>
          <w:bCs/>
          <w:noProof/>
          <w:sz w:val="24"/>
        </w:rPr>
        <w:t>33</w:t>
      </w:r>
      <w:r w:rsidRPr="00D0482C">
        <w:rPr>
          <w:rFonts w:ascii="Calibri" w:hAnsi="Calibri" w:cs="Calibri"/>
          <w:noProof/>
          <w:sz w:val="24"/>
        </w:rPr>
        <w:t xml:space="preserve"> (2), 95–103 (2004).</w:t>
      </w:r>
    </w:p>
    <w:p w14:paraId="5EBF265F" w14:textId="23EE2D41"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3.</w:t>
      </w:r>
      <w:r w:rsidRPr="00D0482C">
        <w:rPr>
          <w:rFonts w:ascii="Calibri" w:hAnsi="Calibri" w:cs="Calibri"/>
          <w:noProof/>
          <w:sz w:val="24"/>
        </w:rPr>
        <w:tab/>
        <w:t>Szpara, M.L</w:t>
      </w:r>
      <w:r w:rsidR="00FA7EC9" w:rsidRPr="00D0482C">
        <w:rPr>
          <w:rFonts w:ascii="Calibri" w:hAnsi="Calibri" w:cs="Calibri"/>
          <w:noProof/>
          <w:sz w:val="24"/>
        </w:rPr>
        <w:t xml:space="preserve">. </w:t>
      </w:r>
      <w:r w:rsidR="00FA7EC9" w:rsidRPr="00577E69">
        <w:rPr>
          <w:rFonts w:ascii="Calibri" w:hAnsi="Calibri" w:cs="Calibri"/>
          <w:noProof/>
          <w:sz w:val="24"/>
        </w:rPr>
        <w:t>et al.</w:t>
      </w:r>
      <w:r w:rsidR="00FA7EC9" w:rsidRPr="00D0482C">
        <w:rPr>
          <w:rFonts w:ascii="Calibri" w:hAnsi="Calibri" w:cs="Calibri"/>
          <w:noProof/>
          <w:sz w:val="24"/>
        </w:rPr>
        <w:t xml:space="preserve"> </w:t>
      </w:r>
      <w:r w:rsidRPr="00D0482C">
        <w:rPr>
          <w:rFonts w:ascii="Calibri" w:hAnsi="Calibri" w:cs="Calibri"/>
          <w:noProof/>
          <w:sz w:val="24"/>
        </w:rPr>
        <w:t xml:space="preserve">Analysis of gene expression during neurite outgrowth and regeneration. </w:t>
      </w:r>
      <w:r w:rsidRPr="00D0482C">
        <w:rPr>
          <w:rFonts w:ascii="Calibri" w:hAnsi="Calibri" w:cs="Calibri"/>
          <w:i/>
          <w:iCs/>
          <w:noProof/>
          <w:sz w:val="24"/>
        </w:rPr>
        <w:t>BMC Neuroscience</w:t>
      </w:r>
      <w:r w:rsidRPr="00D0482C">
        <w:rPr>
          <w:rFonts w:ascii="Calibri" w:hAnsi="Calibri" w:cs="Calibri"/>
          <w:noProof/>
          <w:sz w:val="24"/>
        </w:rPr>
        <w:t xml:space="preserve">. </w:t>
      </w:r>
      <w:r w:rsidRPr="00D0482C">
        <w:rPr>
          <w:rFonts w:ascii="Calibri" w:hAnsi="Calibri" w:cs="Calibri"/>
          <w:b/>
          <w:bCs/>
          <w:noProof/>
          <w:sz w:val="24"/>
        </w:rPr>
        <w:t>8</w:t>
      </w:r>
      <w:r w:rsidRPr="00D0482C">
        <w:rPr>
          <w:rFonts w:ascii="Calibri" w:hAnsi="Calibri" w:cs="Calibri"/>
          <w:noProof/>
          <w:sz w:val="24"/>
        </w:rPr>
        <w:t xml:space="preserve"> (1), 100 (2007).</w:t>
      </w:r>
    </w:p>
    <w:p w14:paraId="662FE2ED" w14:textId="61EC5300"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4.</w:t>
      </w:r>
      <w:r w:rsidRPr="00D0482C">
        <w:rPr>
          <w:rFonts w:ascii="Calibri" w:hAnsi="Calibri" w:cs="Calibri"/>
          <w:noProof/>
          <w:sz w:val="24"/>
        </w:rPr>
        <w:tab/>
        <w:t xml:space="preserve">Pop, C., Mogosan, C., Loghin, F. Evaluation of rapigest efficacy for the digestion of proteins from cell cultures and heart tissue. </w:t>
      </w:r>
      <w:r w:rsidRPr="00D0482C">
        <w:rPr>
          <w:rFonts w:ascii="Calibri" w:hAnsi="Calibri" w:cs="Calibri"/>
          <w:i/>
          <w:iCs/>
          <w:noProof/>
          <w:sz w:val="24"/>
        </w:rPr>
        <w:t>Clujul Medical</w:t>
      </w:r>
      <w:r w:rsidRPr="00D0482C">
        <w:rPr>
          <w:rFonts w:ascii="Calibri" w:hAnsi="Calibri" w:cs="Calibri"/>
          <w:noProof/>
          <w:sz w:val="24"/>
        </w:rPr>
        <w:t xml:space="preserve">. </w:t>
      </w:r>
      <w:r w:rsidRPr="00D0482C">
        <w:rPr>
          <w:rFonts w:ascii="Calibri" w:hAnsi="Calibri" w:cs="Calibri"/>
          <w:b/>
          <w:bCs/>
          <w:noProof/>
          <w:sz w:val="24"/>
        </w:rPr>
        <w:t>87</w:t>
      </w:r>
      <w:r w:rsidRPr="00D0482C">
        <w:rPr>
          <w:rFonts w:ascii="Calibri" w:hAnsi="Calibri" w:cs="Calibri"/>
          <w:noProof/>
          <w:sz w:val="24"/>
        </w:rPr>
        <w:t xml:space="preserve"> (4), 5 (2014).</w:t>
      </w:r>
    </w:p>
    <w:p w14:paraId="562184D3" w14:textId="7D3C7AE6" w:rsidR="001E1D1E" w:rsidRPr="00D0482C" w:rsidRDefault="001E1D1E" w:rsidP="00577E69">
      <w:pPr>
        <w:widowControl w:val="0"/>
        <w:autoSpaceDE w:val="0"/>
        <w:autoSpaceDN w:val="0"/>
        <w:adjustRightInd w:val="0"/>
        <w:spacing w:line="240" w:lineRule="auto"/>
        <w:rPr>
          <w:rFonts w:ascii="Calibri" w:hAnsi="Calibri" w:cs="Calibri"/>
          <w:noProof/>
          <w:sz w:val="24"/>
        </w:rPr>
      </w:pPr>
      <w:r w:rsidRPr="00D0482C">
        <w:rPr>
          <w:rFonts w:ascii="Calibri" w:hAnsi="Calibri" w:cs="Calibri"/>
          <w:noProof/>
          <w:sz w:val="24"/>
        </w:rPr>
        <w:t>35.</w:t>
      </w:r>
      <w:r w:rsidRPr="00D0482C">
        <w:rPr>
          <w:rFonts w:ascii="Calibri" w:hAnsi="Calibri" w:cs="Calibri"/>
          <w:noProof/>
          <w:sz w:val="24"/>
        </w:rPr>
        <w:tab/>
        <w:t xml:space="preserve">Vit, O., Petrak, J. Integral membrane proteins in proteomics. How to break open the black box? </w:t>
      </w:r>
      <w:r w:rsidRPr="00D0482C">
        <w:rPr>
          <w:rFonts w:ascii="Calibri" w:hAnsi="Calibri" w:cs="Calibri"/>
          <w:i/>
          <w:iCs/>
          <w:noProof/>
          <w:sz w:val="24"/>
        </w:rPr>
        <w:t>Journal of Proteomics</w:t>
      </w:r>
      <w:r w:rsidRPr="00D0482C">
        <w:rPr>
          <w:rFonts w:ascii="Calibri" w:hAnsi="Calibri" w:cs="Calibri"/>
          <w:noProof/>
          <w:sz w:val="24"/>
        </w:rPr>
        <w:t xml:space="preserve">. </w:t>
      </w:r>
      <w:r w:rsidRPr="00D0482C">
        <w:rPr>
          <w:rFonts w:ascii="Calibri" w:hAnsi="Calibri" w:cs="Calibri"/>
          <w:b/>
          <w:bCs/>
          <w:noProof/>
          <w:sz w:val="24"/>
        </w:rPr>
        <w:t>153</w:t>
      </w:r>
      <w:r w:rsidRPr="00D0482C">
        <w:rPr>
          <w:rFonts w:ascii="Calibri" w:hAnsi="Calibri" w:cs="Calibri"/>
          <w:noProof/>
          <w:sz w:val="24"/>
        </w:rPr>
        <w:t>, 8–20 (2017).</w:t>
      </w:r>
    </w:p>
    <w:p w14:paraId="000000FF" w14:textId="5F974540" w:rsidR="00DB4703" w:rsidRPr="00D0482C" w:rsidRDefault="001C4EF3" w:rsidP="00577E69">
      <w:pPr>
        <w:widowControl w:val="0"/>
        <w:autoSpaceDE w:val="0"/>
        <w:autoSpaceDN w:val="0"/>
        <w:adjustRightInd w:val="0"/>
        <w:spacing w:line="240" w:lineRule="auto"/>
        <w:rPr>
          <w:rFonts w:ascii="Calibri" w:eastAsia="Calibri" w:hAnsi="Calibri" w:cs="Calibri"/>
          <w:sz w:val="24"/>
          <w:szCs w:val="24"/>
        </w:rPr>
      </w:pPr>
      <w:r w:rsidRPr="00D0482C">
        <w:rPr>
          <w:rFonts w:ascii="Calibri" w:eastAsia="Calibri" w:hAnsi="Calibri" w:cs="Calibri"/>
          <w:sz w:val="24"/>
          <w:szCs w:val="24"/>
        </w:rPr>
        <w:fldChar w:fldCharType="end"/>
      </w:r>
    </w:p>
    <w:sectPr w:rsidR="00DB4703" w:rsidRPr="00D0482C" w:rsidSect="00A92AF8">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900C4F" w14:textId="77777777" w:rsidR="00F80027" w:rsidRDefault="00F80027">
      <w:pPr>
        <w:spacing w:line="240" w:lineRule="auto"/>
      </w:pPr>
      <w:r>
        <w:separator/>
      </w:r>
    </w:p>
  </w:endnote>
  <w:endnote w:type="continuationSeparator" w:id="0">
    <w:p w14:paraId="75EA616F" w14:textId="77777777" w:rsidR="00F80027" w:rsidRDefault="00F800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00" w14:textId="20DEBA47" w:rsidR="00997CBA" w:rsidRDefault="00997CBA">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5ABBCD" w14:textId="77777777" w:rsidR="00F80027" w:rsidRDefault="00F80027">
      <w:pPr>
        <w:spacing w:line="240" w:lineRule="auto"/>
      </w:pPr>
      <w:r>
        <w:separator/>
      </w:r>
    </w:p>
  </w:footnote>
  <w:footnote w:type="continuationSeparator" w:id="0">
    <w:p w14:paraId="6C5277B7" w14:textId="77777777" w:rsidR="00F80027" w:rsidRDefault="00F8002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CE3B26"/>
    <w:multiLevelType w:val="multilevel"/>
    <w:tmpl w:val="9D52F6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6B207957"/>
    <w:multiLevelType w:val="multilevel"/>
    <w:tmpl w:val="42AC34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Calibri"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703"/>
    <w:rsid w:val="00004C0A"/>
    <w:rsid w:val="00176DE3"/>
    <w:rsid w:val="001C4EF3"/>
    <w:rsid w:val="001E1D1E"/>
    <w:rsid w:val="00245E23"/>
    <w:rsid w:val="002469FD"/>
    <w:rsid w:val="0031539C"/>
    <w:rsid w:val="00347B18"/>
    <w:rsid w:val="00352CE3"/>
    <w:rsid w:val="00362412"/>
    <w:rsid w:val="00572481"/>
    <w:rsid w:val="00577E69"/>
    <w:rsid w:val="0061208F"/>
    <w:rsid w:val="006535CC"/>
    <w:rsid w:val="00697076"/>
    <w:rsid w:val="007071FB"/>
    <w:rsid w:val="00741D41"/>
    <w:rsid w:val="0078558B"/>
    <w:rsid w:val="008007DC"/>
    <w:rsid w:val="00956146"/>
    <w:rsid w:val="00971341"/>
    <w:rsid w:val="00997CBA"/>
    <w:rsid w:val="00A240C1"/>
    <w:rsid w:val="00A52335"/>
    <w:rsid w:val="00A92AF8"/>
    <w:rsid w:val="00AF0CA3"/>
    <w:rsid w:val="00BE7F38"/>
    <w:rsid w:val="00C13775"/>
    <w:rsid w:val="00C63D03"/>
    <w:rsid w:val="00C728EE"/>
    <w:rsid w:val="00D0482C"/>
    <w:rsid w:val="00D15792"/>
    <w:rsid w:val="00DB4703"/>
    <w:rsid w:val="00E14CB3"/>
    <w:rsid w:val="00E33416"/>
    <w:rsid w:val="00E959D4"/>
    <w:rsid w:val="00EA1727"/>
    <w:rsid w:val="00ED155B"/>
    <w:rsid w:val="00F16C37"/>
    <w:rsid w:val="00F80027"/>
    <w:rsid w:val="00FA7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7EE06"/>
  <w15:docId w15:val="{68E4BB93-189F-424F-8846-2F7E79E0E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C728E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28EE"/>
    <w:rPr>
      <w:rFonts w:ascii="Times New Roman" w:hAnsi="Times New Roman" w:cs="Times New Roman"/>
      <w:sz w:val="18"/>
      <w:szCs w:val="18"/>
    </w:rPr>
  </w:style>
  <w:style w:type="character" w:styleId="LineNumber">
    <w:name w:val="line number"/>
    <w:basedOn w:val="DefaultParagraphFont"/>
    <w:uiPriority w:val="99"/>
    <w:semiHidden/>
    <w:unhideWhenUsed/>
    <w:rsid w:val="00A92AF8"/>
  </w:style>
  <w:style w:type="character" w:styleId="Hyperlink">
    <w:name w:val="Hyperlink"/>
    <w:basedOn w:val="DefaultParagraphFont"/>
    <w:uiPriority w:val="99"/>
    <w:unhideWhenUsed/>
    <w:rsid w:val="00D0482C"/>
    <w:rPr>
      <w:color w:val="0000FF" w:themeColor="hyperlink"/>
      <w:u w:val="single"/>
    </w:rPr>
  </w:style>
  <w:style w:type="character" w:styleId="UnresolvedMention">
    <w:name w:val="Unresolved Mention"/>
    <w:basedOn w:val="DefaultParagraphFont"/>
    <w:uiPriority w:val="99"/>
    <w:semiHidden/>
    <w:unhideWhenUsed/>
    <w:rsid w:val="00D0482C"/>
    <w:rPr>
      <w:color w:val="605E5C"/>
      <w:shd w:val="clear" w:color="auto" w:fill="E1DFDD"/>
    </w:rPr>
  </w:style>
  <w:style w:type="paragraph" w:styleId="ListParagraph">
    <w:name w:val="List Paragraph"/>
    <w:basedOn w:val="Normal"/>
    <w:uiPriority w:val="34"/>
    <w:qFormat/>
    <w:rsid w:val="00D048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h27@stmarys-ca.edu" TargetMode="External"/><Relationship Id="rId13" Type="http://schemas.openxmlformats.org/officeDocument/2006/relationships/hyperlink" Target="http://www.pantherdb.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law.nih.gov/sites/default/files/Guide-for-the-Care-and-Use-of-Laboratory-Animals.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law.nih.gov/sites/default/files/PHSPolicyLabAnimals.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c5@stmarys-ca.edu" TargetMode="External"/><Relationship Id="rId4" Type="http://schemas.openxmlformats.org/officeDocument/2006/relationships/settings" Target="settings.xml"/><Relationship Id="rId9" Type="http://schemas.openxmlformats.org/officeDocument/2006/relationships/hyperlink" Target="mailto:brandondadams10@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476F5-36CB-BF49-8EB2-B5C790201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5</Pages>
  <Words>21513</Words>
  <Characters>122626</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cp:lastModifiedBy>
  <cp:revision>5</cp:revision>
  <dcterms:created xsi:type="dcterms:W3CDTF">2020-07-01T21:04:00Z</dcterms:created>
  <dcterms:modified xsi:type="dcterms:W3CDTF">2020-08-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89b84c-a897-384a-98fe-63f5b81a5fba</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utonomic-neuroscience-basic-and-clinical</vt:lpwstr>
  </property>
  <property fmtid="{D5CDD505-2E9C-101B-9397-08002B2CF9AE}" pid="12" name="Mendeley Recent Style Name 3_1">
    <vt:lpwstr>Autonomic Neuroscience: Basic and Clinical</vt:lpwstr>
  </property>
  <property fmtid="{D5CDD505-2E9C-101B-9397-08002B2CF9AE}" pid="13" name="Mendeley Recent Style Id 4_1">
    <vt:lpwstr>http://www.zotero.org/styles/cellular-and-molecular-neurobiology</vt:lpwstr>
  </property>
  <property fmtid="{D5CDD505-2E9C-101B-9397-08002B2CF9AE}" pid="14" name="Mendeley Recent Style Name 4_1">
    <vt:lpwstr>Cellular and Molecular Neurobiolog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lecular-and-cellular-neuroscience</vt:lpwstr>
  </property>
  <property fmtid="{D5CDD505-2E9C-101B-9397-08002B2CF9AE}" pid="22" name="Mendeley Recent Style Name 8_1">
    <vt:lpwstr>Molecular and Cellular Neuroscienc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